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t>Authors</w:t>
      </w:r>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Papaïx,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3E533BB6"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Vandroux, Maëliss</w:t>
      </w:r>
      <w:r w:rsidR="00235BC3" w:rsidRPr="00235BC3">
        <w:rPr>
          <w:rFonts w:ascii="Times New Roman" w:hAnsi="Times New Roman" w:cs="Times New Roman"/>
          <w:sz w:val="24"/>
          <w:szCs w:val="24"/>
          <w:vertAlign w:val="superscript"/>
        </w:rPr>
        <w:t>2</w:t>
      </w:r>
    </w:p>
    <w:p w14:paraId="5DBF0AB6" w14:textId="77777777"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050ACCD3"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Bretaud, Jean-François</w:t>
      </w:r>
    </w:p>
    <w:p w14:paraId="0A6072ED"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Morand, Alain</w:t>
      </w:r>
    </w:p>
    <w:p w14:paraId="2D59CD5A" w14:textId="77777777" w:rsidR="006A257F" w:rsidRPr="009D4C01" w:rsidRDefault="006A257F" w:rsidP="00235BC3">
      <w:pPr>
        <w:spacing w:line="480" w:lineRule="auto"/>
        <w:rPr>
          <w:rFonts w:ascii="Times New Roman" w:hAnsi="Times New Roman" w:cs="Times New Roman"/>
          <w:sz w:val="24"/>
          <w:szCs w:val="24"/>
          <w:lang w:val="en-GB"/>
        </w:rPr>
      </w:pP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shared first authorship</w:t>
      </w:r>
    </w:p>
    <w:p w14:paraId="66DE793D" w14:textId="77777777" w:rsidR="00235BC3" w:rsidRPr="00235BC3" w:rsidRDefault="00235BC3" w:rsidP="00235BC3">
      <w:pPr>
        <w:spacing w:line="480" w:lineRule="auto"/>
        <w:rPr>
          <w:rFonts w:ascii="Times New Roman" w:hAnsi="Times New Roman" w:cs="Times New Roman"/>
          <w:b/>
          <w:sz w:val="24"/>
          <w:szCs w:val="24"/>
          <w:lang w:val="en-GB"/>
        </w:rPr>
      </w:pP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E15515" w:rsidRDefault="00235BC3" w:rsidP="00235BC3">
      <w:pPr>
        <w:spacing w:line="480" w:lineRule="auto"/>
        <w:rPr>
          <w:rFonts w:ascii="Times New Roman" w:hAnsi="Times New Roman" w:cs="Times New Roman"/>
          <w:sz w:val="24"/>
          <w:szCs w:val="24"/>
          <w:lang w:val="en-GB"/>
        </w:rPr>
      </w:pPr>
      <w:r w:rsidRPr="00E15515">
        <w:rPr>
          <w:rFonts w:ascii="Times New Roman" w:hAnsi="Times New Roman" w:cs="Times New Roman"/>
          <w:sz w:val="24"/>
          <w:szCs w:val="24"/>
          <w:lang w:val="en-GB"/>
        </w:rPr>
        <w:t>Jean-Yves Barnagaud – jean-yves.barnagaud@ephe.psl.eu</w:t>
      </w:r>
    </w:p>
    <w:p w14:paraId="4F8AA0E4" w14:textId="77777777" w:rsidR="00E54999" w:rsidRPr="00E15515" w:rsidRDefault="00E54999" w:rsidP="00235BC3">
      <w:pPr>
        <w:spacing w:line="480" w:lineRule="auto"/>
        <w:rPr>
          <w:rFonts w:ascii="Times New Roman" w:hAnsi="Times New Roman" w:cs="Times New Roman"/>
          <w:sz w:val="24"/>
          <w:szCs w:val="24"/>
          <w:lang w:val="en-GB"/>
        </w:rPr>
      </w:pP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Maëliss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2: </w:t>
      </w:r>
      <w:r w:rsidR="00BF3EF1" w:rsidRPr="00235BC3">
        <w:rPr>
          <w:rFonts w:ascii="Times New Roman" w:eastAsia="Times New Roman" w:hAnsi="Times New Roman" w:cs="Times New Roman"/>
          <w:bCs/>
          <w:sz w:val="24"/>
          <w:szCs w:val="24"/>
          <w:lang w:val="en-GB" w:eastAsia="fr-FR"/>
        </w:rPr>
        <w:t>CEFE, Univ Montpellier, CNRS, EPHE-PSL University, IRD, 1919 route de Mende, 34293 Montpellier, France.</w:t>
      </w:r>
    </w:p>
    <w:p w14:paraId="5380FC36" w14:textId="77777777" w:rsidR="00BF3EF1" w:rsidRPr="00235BC3" w:rsidRDefault="00BF3EF1" w:rsidP="00235BC3">
      <w:pPr>
        <w:spacing w:line="480" w:lineRule="auto"/>
        <w:rPr>
          <w:rFonts w:ascii="Times New Roman" w:hAnsi="Times New Roman" w:cs="Times New Roman"/>
          <w:sz w:val="24"/>
          <w:szCs w:val="24"/>
          <w:lang w:val="en-GB"/>
        </w:rPr>
      </w:pP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6185FC98"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was funded by the ITTECOP program under exploratory grant n°</w:t>
      </w:r>
      <w:r w:rsidRPr="00235BC3">
        <w:rPr>
          <w:rFonts w:ascii="Times New Roman" w:hAnsi="Times New Roman" w:cs="Times New Roman"/>
          <w:sz w:val="24"/>
          <w:szCs w:val="24"/>
          <w:highlight w:val="yellow"/>
          <w:lang w:val="en-GB"/>
        </w:rPr>
        <w:t>XXX</w:t>
      </w:r>
      <w:r w:rsidRPr="00235BC3">
        <w:rPr>
          <w:rFonts w:ascii="Times New Roman" w:hAnsi="Times New Roman" w:cs="Times New Roman"/>
          <w:sz w:val="24"/>
          <w:szCs w:val="24"/>
          <w:lang w:val="en-GB"/>
        </w:rPr>
        <w:t xml:space="preserve"> – COCPITT</w:t>
      </w:r>
      <w:r w:rsidR="00304D4D" w:rsidRPr="00235BC3">
        <w:rPr>
          <w:rFonts w:ascii="Times New Roman" w:hAnsi="Times New Roman" w:cs="Times New Roman"/>
          <w:sz w:val="24"/>
          <w:szCs w:val="24"/>
          <w:lang w:val="en-GB"/>
        </w:rPr>
        <w:t>, and received support of the Fondation pour la Recherche sur la Biodiversité</w:t>
      </w:r>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The authors thank ITTECOP’s deputy director, Yannick Autret, for his support throughout the project</w:t>
      </w:r>
      <w:r w:rsidR="00636996" w:rsidRPr="00235BC3">
        <w:rPr>
          <w:rFonts w:ascii="Times New Roman" w:hAnsi="Times New Roman" w:cs="Times New Roman"/>
          <w:sz w:val="24"/>
          <w:szCs w:val="24"/>
          <w:lang w:val="en-GB"/>
        </w:rPr>
        <w:t>, Laurent Couzi (LPO France) for establishing excellent relationships with local delegates of the LPO and Bretagne Vivante</w:t>
      </w:r>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This study is dedicated to the thousands of naturalist enthusiast who gather opportunistic wildlife data through the VisioNature portal</w:t>
      </w:r>
      <w:r w:rsidR="00A33F53" w:rsidRPr="00235BC3">
        <w:rPr>
          <w:rFonts w:ascii="Times New Roman" w:hAnsi="Times New Roman" w:cs="Times New Roman"/>
          <w:sz w:val="24"/>
          <w:szCs w:val="24"/>
          <w:lang w:val="en-GB"/>
        </w:rPr>
        <w:t xml:space="preserve"> and to the members of the GDR Ecostat and Réseau CISSTAT who engage into science-stakeholders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ajoutez qui vous voulez : DIR, etc etc]</w:t>
      </w:r>
      <w:r w:rsidR="00636996"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P :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YB :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AM :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JF :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MV :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52140917"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regional agencies and two non-governmental associations, Bretagne Vivante and the Ligue pour la Protection des Oiseaux – Pays de Loire, with the support of the national Ligue pour la Protection des Oiseaux</w:t>
      </w:r>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authors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authors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6D18DE2A" w14:textId="4C63F375" w:rsidR="008A7D3D" w:rsidRPr="007B352D"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A07968" w:rsidP="00235BC3">
      <w:pPr>
        <w:spacing w:line="480" w:lineRule="auto"/>
        <w:rPr>
          <w:rFonts w:ascii="Times New Roman" w:hAnsi="Times New Roman" w:cs="Times New Roman"/>
          <w:sz w:val="24"/>
          <w:szCs w:val="24"/>
          <w:lang w:val="en-GB"/>
        </w:rPr>
      </w:pPr>
      <w:hyperlink r:id="rId8" w:history="1">
        <w:r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350 wds</w:t>
      </w:r>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 xml:space="preserve">[Results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decid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sera traduit une fois stabilisé]</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r w:rsidR="00D73B63" w:rsidRPr="00D73B63">
        <w:rPr>
          <w:rFonts w:ascii="Times New Roman" w:hAnsi="Times New Roman" w:cs="Times New Roman"/>
          <w:bCs/>
          <w:sz w:val="24"/>
          <w:szCs w:val="24"/>
          <w:lang w:val="en-GB"/>
        </w:rPr>
        <w:t>roadkills</w:t>
      </w:r>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71AF5988"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r w:rsidR="00A37B1A" w:rsidRPr="00235BC3">
        <w:rPr>
          <w:rFonts w:ascii="Times New Roman" w:hAnsi="Times New Roman" w:cs="Times New Roman"/>
          <w:sz w:val="24"/>
          <w:szCs w:val="24"/>
          <w:lang w:val="en-GB"/>
        </w:rPr>
        <w:t xml:space="preserve">roadkills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4F494A">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32470,"uris":["http://zotero.org/users/942300/items/LVMK3Z2W"],"itemData":{"id":32470,"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80311,"uris":["http://zotero.org/users/942300/items/NRQL8G9T"],"itemData":{"id":80311,"type":"chapter","container-title":"Handbook of Road Ecology.","edition":"John Wiley &amp; Sons","event-place":"Chichester, UK","publisher-place":"Chichester, UK","title":"The ecological effects of linear infrastructure and traffic.","author":[{"family":"Van der Ree","given":"R"},{"family":"Smith","given":"D.J."},{"family":"Grilo","given":"C."}],"issued":{"date-parts":[["2015"]]}}},{"id":80314,"uris":["http://zotero.org/users/942300/items/X7XF555U"],"itemData":{"id":80314,"type":"article-journal","container-title":"Science","DOI":"10.1126/science.aad5072","issue":"6265","note":"publisher: American Association for the Advancement of Science","page":"1166-1167","source":"science.org (Atypon)","title":"Corridors for people, corridors for nature","volume":"350","author":[{"family":"Haddad","given":"Nick M."}],"issued":{"date-parts":[["2015",12,4]]}}},{"id":83621,"uris":["http://zotero.org/users/942300/items/S8IRBA6Q"],"itemData":{"id":83621,"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065066" w:rsidRPr="00235BC3">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31892,"uris":["http://zotero.org/users/942300/items/MAFLMGWC"],"itemData":{"id":31892,"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9857AE" w:rsidRPr="00235BC3">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80328,"uris":["http://zotero.org/users/942300/items/TEXBZA6G"],"itemData":{"id":80328,"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51389D" w:rsidRPr="00235BC3">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80362,"uris":["http://zotero.org/users/942300/items/L6YZ2HWL"],"itemData":{"id":80362,"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80330,"uris":["http://zotero.org/users/942300/items/RGBNZ7PZ"],"itemData":{"id":80330,"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7E53AD">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83635,"uris":["http://zotero.org/users/942300/items/6AHJGVWP"],"itemData":{"id":83635,"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77777777"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E41595">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83641,"uris":["http://zotero.org/users/942300/items/GHJD5BXB"],"itemData":{"id":83641,"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D664F6">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80347,"uris":["http://zotero.org/users/942300/items/ANVA3BW6"],"itemData":{"id":80347,"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 xml:space="preserve">irect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through r</w:t>
      </w:r>
      <w:r w:rsidR="00391B62" w:rsidRPr="00235BC3">
        <w:rPr>
          <w:rFonts w:ascii="Times New Roman" w:hAnsi="Times New Roman" w:cs="Times New Roman"/>
          <w:sz w:val="24"/>
          <w:szCs w:val="24"/>
          <w:lang w:val="en-GB"/>
        </w:rPr>
        <w:t xml:space="preserve">oadkills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A74D92">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80341,"uris":["http://zotero.org/users/942300/items/NQNRV3Z4"],"itemData":{"id":80341,"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80360,"uris":["http://zotero.org/users/942300/items/TQFIRT4B"],"itemData":{"id":80360,"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r w:rsidR="00A74D92">
        <w:rPr>
          <w:rFonts w:ascii="Times New Roman" w:hAnsi="Times New Roman" w:cs="Times New Roman"/>
          <w:sz w:val="24"/>
          <w:szCs w:val="24"/>
          <w:lang w:val="en-GB"/>
        </w:rPr>
        <w:t xml:space="preserve">roadkills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roadkills are conspicuous to the general public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F64CC6" w:rsidRPr="00235BC3">
        <w:rPr>
          <w:rFonts w:ascii="Times New Roman" w:hAnsi="Times New Roman" w:cs="Times New Roman"/>
          <w:sz w:val="24"/>
          <w:szCs w:val="24"/>
          <w:lang w:val="en-GB"/>
        </w:rPr>
        <w:instrText xml:space="preserve"> ADDIN ZOTERO_ITEM CSL_CITATION {"citationID":"phVRbLH2","properties":{"formattedCitation":"(Rytwinski et al. 2016, Coulson and Bender 2019)","plainCitation":"(Rytwinski et al. 2016, Coulson and Bender 2019)","noteIndex":0},"citationItems":[{"id":80339,"uris":["http://zotero.org/users/942300/items/QBX256WB"],"itemData":{"id":80339,"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80337,"uris":["http://zotero.org/users/942300/items/44SX5SD7"],"itemData":{"id":80337,"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F64CC6" w:rsidRPr="00235BC3">
        <w:rPr>
          <w:rFonts w:ascii="Times New Roman" w:hAnsi="Times New Roman" w:cs="Times New Roman"/>
          <w:sz w:val="24"/>
          <w:szCs w:val="24"/>
          <w:lang w:val="en-GB"/>
        </w:rPr>
        <w:t>(Rytwinski et al. 2016,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022C51">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48,"uris":["http://zotero.org/users/942300/items/EH8PCKYJ"],"itemData":{"id":83648,"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2C8FB56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2211DC" w:rsidRPr="00235BC3">
        <w:rPr>
          <w:rFonts w:ascii="Times New Roman" w:hAnsi="Times New Roman" w:cs="Times New Roman"/>
          <w:sz w:val="24"/>
          <w:szCs w:val="24"/>
          <w:lang w:val="en-GB"/>
        </w:rPr>
        <w:instrText xml:space="preserve"> ADDIN ZOTERO_ITEM CSL_CITATION {"citationID":"RFgEuZmb","properties":{"formattedCitation":"(Malo et al. 2004, van der Grift et al. 2013, Boyle et al. 2017)","plainCitation":"(Malo et al. 2004, van der Grift et al. 2013, Boyle et al. 2017)","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80361,"uris":["http://zotero.org/users/942300/items/HAWCLM3H"],"itemData":{"id":80361,"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2211DC" w:rsidRPr="00235BC3">
        <w:rPr>
          <w:rFonts w:ascii="Times New Roman" w:hAnsi="Times New Roman" w:cs="Times New Roman"/>
          <w:sz w:val="24"/>
          <w:szCs w:val="24"/>
        </w:rPr>
        <w:instrText>mber and width of hotspots were compared between methods. H</w:instrText>
      </w:r>
      <w:r w:rsidR="002211DC" w:rsidRPr="00BD1CE4">
        <w:rPr>
          <w:rFonts w:ascii="Times New Roman" w:hAnsi="Times New Roman" w:cs="Times New Roman"/>
          <w:sz w:val="24"/>
          <w:szCs w:val="24"/>
        </w:rPr>
        <w:instrText xml:space="preserve">otspot </w:instrText>
      </w:r>
      <w:r w:rsidR="002211DC" w:rsidRPr="00A5476B">
        <w:rPr>
          <w:rFonts w:ascii="Times New Roman" w:hAnsi="Times New Roman" w:cs="Times New Roman"/>
          <w:sz w:val="24"/>
          <w:szCs w:val="24"/>
        </w:rPr>
        <w:instrText>d</w:instrText>
      </w:r>
      <w:r w:rsidR="002211DC" w:rsidRPr="009B6869">
        <w:rPr>
          <w:rFonts w:ascii="Times New Roman" w:hAnsi="Times New Roman" w:cs="Times New Roman"/>
          <w:sz w:val="24"/>
          <w:szCs w:val="24"/>
        </w:rPr>
        <w:instrText xml:space="preserve">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2211DC" w:rsidRPr="009B6869">
        <w:rPr>
          <w:rFonts w:ascii="Times New Roman" w:hAnsi="Times New Roman" w:cs="Times New Roman"/>
          <w:sz w:val="24"/>
          <w:szCs w:val="24"/>
        </w:rPr>
        <w:t>(Malo et al. 2004,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 xml:space="preserve">nthropogenized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roadkills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DA0BE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51,"uris":["http://zotero.org/users/942300/items/MG3DSGSR"],"itemData":{"id":83651,"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80312,"uris":["http://zotero.org/users/942300/items/9H8IA5LQ"],"itemData":{"id":80312,"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2A328A">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plainCitation":"(Bissonette and Kassar 2008, Benítez-López et al. 2010, Gunson et al. 2011, Kušta et al. 2017)","noteIndex":0},"citationItems":[{"id":80342,"uris":["http://zotero.org/users/942300/items/WDY6KKBQ"],"itemData":{"id":80342,"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32478,"uris":["http://zotero.org/users/942300/items/7RHI444B"],"itemData":{"id":32478,"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80345,"uris":["http://zotero.org/users/942300/items/EXJTZZ9P"],"itemData":{"id":80345,"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80352,"uris":["http://zotero.org/users/942300/items/NZXF7APU"],"itemData":{"id":80352,"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2A328A" w:rsidRPr="002A328A">
        <w:rPr>
          <w:rFonts w:ascii="Times New Roman" w:hAnsi="Times New Roman" w:cs="Times New Roman"/>
          <w:sz w:val="24"/>
          <w:szCs w:val="24"/>
        </w:rPr>
        <w:instrText xml:space="preserve">an’s rank </w:instrText>
      </w:r>
      <w:r w:rsidR="002A328A">
        <w:rPr>
          <w:rFonts w:ascii="Times New Roman" w:hAnsi="Times New Roman" w:cs="Times New Roman"/>
          <w:sz w:val="24"/>
          <w:szCs w:val="24"/>
          <w:lang w:val="en-GB"/>
        </w:rPr>
        <w:instrText>ρ</w:instrText>
      </w:r>
      <w:r w:rsidR="002A328A" w:rsidRPr="002A328A">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2A328A" w:rsidRPr="002A328A">
        <w:rPr>
          <w:rFonts w:ascii="Times New Roman" w:hAnsi="Times New Roman" w:cs="Times New Roman"/>
          <w:sz w:val="24"/>
        </w:rPr>
        <w:t>(Bissonette and Kassar 2008, Benítez-López et al. 2010, Gunson et al. 2011, Kušta et al. 2017)</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 xml:space="preserve">higher on national roads and motorways than on local networks (although this can also be due to undersampling of the latter), while traffic volume could have, at least for some species, a unimodal effect with reduced effect on the least and most frequented roads </w:t>
      </w:r>
      <w:r w:rsidR="00225787" w:rsidRPr="00235BC3">
        <w:rPr>
          <w:rFonts w:ascii="Times New Roman" w:hAnsi="Times New Roman" w:cs="Times New Roman"/>
          <w:sz w:val="24"/>
          <w:szCs w:val="24"/>
          <w:lang w:val="en-GB"/>
        </w:rPr>
        <w:fldChar w:fldCharType="begin"/>
      </w:r>
      <w:r w:rsidR="00405E77">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83652,"uris":["http://zotero.org/users/942300/items/8HVS3G4Q"],"itemData":{"id":83652,"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lastRenderedPageBreak/>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r w:rsidR="00225787" w:rsidRPr="00235BC3">
        <w:rPr>
          <w:rFonts w:ascii="Times New Roman" w:hAnsi="Times New Roman" w:cs="Times New Roman"/>
          <w:sz w:val="24"/>
          <w:szCs w:val="24"/>
          <w:lang w:val="en-GB"/>
        </w:rPr>
        <w:t xml:space="preserve">idiosyncratic,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392AB6E6"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57170E">
        <w:rPr>
          <w:rFonts w:ascii="Times New Roman" w:eastAsiaTheme="minorEastAsia" w:hAnsi="Times New Roman" w:cs="Times New Roman"/>
          <w:sz w:val="24"/>
          <w:szCs w:val="24"/>
          <w:lang w:val="en-GB"/>
        </w:rPr>
        <w:instrText xml:space="preserve"> ADDIN ZOTERO_ITEM CSL_CITATION {"citationID":"OSzkGoop","properties":{"formattedCitation":"(e.g. Malo et al. 2004, Santos et al. 2018, Pinto et al. 2023, Laube et al. 2023)","plainCitation":"(e.g. Malo et al. 2004, Santos et al. 2018, Pinto et al. 2023, Laube et al. 2023)","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83623,"uris":["http://zotero.org/users/942300/items/JA9ZB4TQ"],"itemData":{"id":83623,"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80417,"uris":["http://zotero.org/users/942300/items/LAKZJV6X"],"itemData":{"id":80417,"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57170E" w:rsidRPr="00B6115B">
        <w:rPr>
          <w:rFonts w:ascii="Times New Roman" w:eastAsiaTheme="minorEastAsia" w:hAnsi="Times New Roman" w:cs="Times New Roman"/>
          <w:sz w:val="24"/>
          <w:szCs w:val="24"/>
        </w:rPr>
        <w:instrText>publisher-place: Dordrecht\npublisher: Springer\nWeb of Science ID: WOS:0009</w:instrText>
      </w:r>
      <w:r w:rsidR="0057170E" w:rsidRPr="00116705">
        <w:rPr>
          <w:rFonts w:ascii="Times New Roman" w:eastAsiaTheme="minorEastAsia" w:hAnsi="Times New Roman" w:cs="Times New Roman"/>
          <w:sz w:val="24"/>
          <w:szCs w:val="24"/>
        </w:rPr>
        <w:instrText>8473170</w:instrText>
      </w:r>
      <w:r w:rsidR="0057170E" w:rsidRPr="00F2077C">
        <w:rPr>
          <w:rFonts w:ascii="Times New Roman" w:eastAsiaTheme="minorEastAsia" w:hAnsi="Times New Roman" w:cs="Times New Roman"/>
          <w:sz w:val="24"/>
          <w:szCs w:val="24"/>
        </w:rPr>
        <w:instrText xml:space="preserve">0001","page":"2513-2537","source":"Clarivate Analytics Web of Science","title":"Importance of water availability for amphibian roadkill in a mediterranean landscape","volume":"32","author":[{"family":"Pinto","given":"Tiago"},{"family":"Santos","given":"Sara M."},{"family":"Mira","given":"Antonio"},{"family":"Sillero","given":"Neftali"}],"issued":{"date-parts":[["2023",6]]}}},{"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57170E" w:rsidRPr="00F2077C">
        <w:rPr>
          <w:rFonts w:ascii="Times New Roman" w:hAnsi="Times New Roman" w:cs="Times New Roman"/>
          <w:sz w:val="24"/>
        </w:rPr>
        <w:t>(e.g. Malo et al. 2004,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CF1D73" w:rsidRPr="007D3CE0">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80350,"uris":["http://zotero.org/users/942300/items/UXNG6WDH"],"itemData":{"id":80350,"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80402,"uris":["http://zotero.org/users/942300/items/TMJ93LYK"],"itemData":{"id":80402,"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32037,"uris":["http://zotero.org/users/942300/items/4KXT7EUV"],"itemData":{"id":32037,"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80399,"uris":["http://zotero.org/users/942300/items/D43GLIWI"],"itemData":{"id":80399,"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CF1D73" w:rsidRPr="007D3CE0">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02FD0D85"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r w:rsidR="003321B3" w:rsidRPr="003321B3">
        <w:rPr>
          <w:rFonts w:ascii="Times New Roman" w:eastAsiaTheme="minorEastAsia" w:hAnsi="Times New Roman" w:cs="Times New Roman"/>
          <w:i/>
          <w:iCs/>
          <w:sz w:val="24"/>
          <w:szCs w:val="24"/>
          <w:lang w:val="en-GB"/>
        </w:rPr>
        <w:t>i</w:t>
      </w:r>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144939" w:rsidRPr="00235BC3">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80427,"uris":["http://zotero.org/users/942300/items/LYSLMAHL"],"itemData":{"id":80427,"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80425,"uris":["http://zotero.org/users/942300/items/TDM6NQ42"],"itemData":{"id":80425,"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w:instrText>
      </w:r>
      <w:r w:rsidR="00144939" w:rsidRPr="008E0655">
        <w:rPr>
          <w:rFonts w:ascii="Times New Roman" w:eastAsiaTheme="minorEastAsia" w:hAnsi="Times New Roman" w:cs="Times New Roman"/>
          <w:sz w:val="24"/>
          <w:szCs w:val="24"/>
          <w:lang w:val="en-GB"/>
        </w:rPr>
        <w:instrText xml:space="preserve"> is assumed to follow a binomial distr</w:instrText>
      </w:r>
      <w:r w:rsidR="00144939" w:rsidRPr="00214A20">
        <w:rPr>
          <w:rFonts w:ascii="Times New Roman" w:eastAsiaTheme="minorEastAsia" w:hAnsi="Times New Roman" w:cs="Times New Roman"/>
          <w:sz w:val="24"/>
          <w:szCs w:val="24"/>
          <w:lang w:val="en-GB"/>
        </w:rPr>
        <w:instrText xml:space="preserve">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D56B6A" w:rsidRPr="00235BC3">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80411,"uris":["http://zotero.org/users/942300/items/I9D69GA5"],"itemData":{"id":8041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For instance, a roadkill hotspot explained by high densities of a given 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 xml:space="preserve">building crossing </w:t>
      </w:r>
      <w:r w:rsidR="00D21480">
        <w:rPr>
          <w:rFonts w:ascii="Times New Roman" w:hAnsi="Times New Roman" w:cs="Times New Roman"/>
          <w:sz w:val="24"/>
          <w:szCs w:val="24"/>
          <w:lang w:val="en-GB"/>
        </w:rPr>
        <w:lastRenderedPageBreak/>
        <w:t>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77777777" w:rsidR="007855FB" w:rsidRDefault="007855FB" w:rsidP="00235BC3">
      <w:pPr>
        <w:spacing w:line="480" w:lineRule="auto"/>
        <w:rPr>
          <w:rFonts w:ascii="Times New Roman" w:eastAsiaTheme="minorEastAsia" w:hAnsi="Times New Roman" w:cs="Times New Roman"/>
          <w:sz w:val="24"/>
          <w:szCs w:val="24"/>
          <w:lang w:val="en-GB"/>
        </w:rPr>
      </w:pPr>
    </w:p>
    <w:p w14:paraId="7548F4EE" w14:textId="2BDA96F4" w:rsidR="00944A8B" w:rsidRDefault="002E5C18" w:rsidP="00944A8B">
      <w:pPr>
        <w:spacing w:line="480" w:lineRule="auto"/>
        <w:rPr>
          <w:rFonts w:ascii="Times New Roman" w:eastAsiaTheme="minorEastAsia" w:hAnsi="Times New Roman" w:cs="Times New Roman"/>
          <w:sz w:val="24"/>
          <w:szCs w:val="24"/>
          <w:lang w:val="en-GB"/>
        </w:rPr>
      </w:pPr>
      <w:r w:rsidRPr="00235BC3">
        <w:rPr>
          <w:rFonts w:ascii="Times New Roman" w:eastAsiaTheme="minorEastAsia" w:hAnsi="Times New Roman" w:cs="Times New Roman"/>
          <w:sz w:val="24"/>
          <w:szCs w:val="24"/>
          <w:lang w:val="en-GB"/>
        </w:rPr>
        <w:t>A</w:t>
      </w:r>
      <w:r w:rsidR="00744D1E" w:rsidRPr="00235BC3">
        <w:rPr>
          <w:rFonts w:ascii="Times New Roman" w:eastAsiaTheme="minorEastAsia" w:hAnsi="Times New Roman" w:cs="Times New Roman"/>
          <w:sz w:val="24"/>
          <w:szCs w:val="24"/>
          <w:lang w:val="en-GB"/>
        </w:rPr>
        <w:t xml:space="preserve"> </w:t>
      </w:r>
      <w:r w:rsidRPr="00235BC3">
        <w:rPr>
          <w:rFonts w:ascii="Times New Roman" w:eastAsiaTheme="minorEastAsia" w:hAnsi="Times New Roman" w:cs="Times New Roman"/>
          <w:sz w:val="24"/>
          <w:szCs w:val="24"/>
          <w:lang w:val="en-GB"/>
        </w:rPr>
        <w:t xml:space="preserve">difficulty </w:t>
      </w:r>
      <w:r w:rsidR="001C193C">
        <w:rPr>
          <w:rFonts w:ascii="Times New Roman" w:eastAsiaTheme="minorEastAsia" w:hAnsi="Times New Roman" w:cs="Times New Roman"/>
          <w:sz w:val="24"/>
          <w:szCs w:val="24"/>
          <w:lang w:val="en-GB"/>
        </w:rPr>
        <w:t xml:space="preserve">of roadkill patterns </w:t>
      </w:r>
      <w:r w:rsidR="007628DC" w:rsidRPr="00235BC3">
        <w:rPr>
          <w:rFonts w:ascii="Times New Roman" w:eastAsiaTheme="minorEastAsia" w:hAnsi="Times New Roman" w:cs="Times New Roman"/>
          <w:sz w:val="24"/>
          <w:szCs w:val="24"/>
          <w:lang w:val="en-GB"/>
        </w:rPr>
        <w:t xml:space="preserve">lies in </w:t>
      </w:r>
      <w:r w:rsidR="003E6306" w:rsidRPr="00235BC3">
        <w:rPr>
          <w:rFonts w:ascii="Times New Roman" w:eastAsiaTheme="minorEastAsia" w:hAnsi="Times New Roman" w:cs="Times New Roman"/>
          <w:sz w:val="24"/>
          <w:szCs w:val="24"/>
          <w:lang w:val="en-GB"/>
        </w:rPr>
        <w:t xml:space="preserve">that the spatial variance structure of the </w:t>
      </w:r>
      <w:r w:rsidR="0020274B">
        <w:rPr>
          <w:rFonts w:ascii="Times New Roman" w:eastAsiaTheme="minorEastAsia" w:hAnsi="Times New Roman" w:cs="Times New Roman"/>
          <w:i/>
          <w:iCs/>
          <w:sz w:val="24"/>
          <w:szCs w:val="24"/>
          <w:lang w:val="en-GB"/>
        </w:rPr>
        <w:t>E</w:t>
      </w:r>
      <w:r w:rsidR="003E6306" w:rsidRPr="00235BC3">
        <w:rPr>
          <w:rFonts w:ascii="Times New Roman" w:eastAsiaTheme="minorEastAsia" w:hAnsi="Times New Roman" w:cs="Times New Roman"/>
          <w:sz w:val="24"/>
          <w:szCs w:val="24"/>
          <w:lang w:val="en-GB"/>
        </w:rPr>
        <w:t xml:space="preserve"> and </w:t>
      </w:r>
      <w:r w:rsidR="0020274B" w:rsidRPr="0020274B">
        <w:rPr>
          <w:rFonts w:ascii="Times New Roman" w:eastAsiaTheme="minorEastAsia" w:hAnsi="Times New Roman" w:cs="Times New Roman"/>
          <w:i/>
          <w:iCs/>
          <w:sz w:val="24"/>
          <w:szCs w:val="24"/>
          <w:lang w:val="en-GB"/>
        </w:rPr>
        <w:t>D</w:t>
      </w:r>
      <w:r w:rsidR="0020274B">
        <w:rPr>
          <w:rFonts w:ascii="Times New Roman" w:eastAsiaTheme="minorEastAsia" w:hAnsi="Times New Roman" w:cs="Times New Roman"/>
          <w:sz w:val="24"/>
          <w:szCs w:val="24"/>
          <w:lang w:val="en-GB"/>
        </w:rPr>
        <w:t xml:space="preserve"> </w:t>
      </w:r>
      <w:r w:rsidR="003E6306" w:rsidRPr="00235BC3">
        <w:rPr>
          <w:rFonts w:ascii="Times New Roman" w:eastAsiaTheme="minorEastAsia" w:hAnsi="Times New Roman" w:cs="Times New Roman"/>
          <w:sz w:val="24"/>
          <w:szCs w:val="24"/>
          <w:lang w:val="en-GB"/>
        </w:rPr>
        <w:t>layer</w:t>
      </w:r>
      <w:r w:rsidR="0020274B">
        <w:rPr>
          <w:rFonts w:ascii="Times New Roman" w:eastAsiaTheme="minorEastAsia" w:hAnsi="Times New Roman" w:cs="Times New Roman"/>
          <w:sz w:val="24"/>
          <w:szCs w:val="24"/>
          <w:lang w:val="en-GB"/>
        </w:rPr>
        <w:t>s</w:t>
      </w:r>
      <w:r w:rsidR="003E6306" w:rsidRPr="00235BC3">
        <w:rPr>
          <w:rFonts w:ascii="Times New Roman" w:eastAsiaTheme="minorEastAsia" w:hAnsi="Times New Roman" w:cs="Times New Roman"/>
          <w:sz w:val="24"/>
          <w:szCs w:val="24"/>
          <w:lang w:val="en-GB"/>
        </w:rPr>
        <w:t xml:space="preserve"> differ, the former being a two-dimensional surface of presence intensity of live animals while the latter is organized along a one-dimensional linear network.</w:t>
      </w:r>
      <w:r w:rsidR="00AA3DCE">
        <w:rPr>
          <w:rFonts w:ascii="Times New Roman" w:eastAsiaTheme="minorEastAsia" w:hAnsi="Times New Roman" w:cs="Times New Roman"/>
          <w:sz w:val="24"/>
          <w:szCs w:val="24"/>
          <w:lang w:val="en-GB"/>
        </w:rPr>
        <w:t xml:space="preserve"> </w:t>
      </w:r>
      <w:r w:rsidR="008B22CF">
        <w:rPr>
          <w:rFonts w:ascii="Times New Roman" w:eastAsiaTheme="minorEastAsia" w:hAnsi="Times New Roman" w:cs="Times New Roman"/>
          <w:sz w:val="24"/>
          <w:szCs w:val="24"/>
          <w:lang w:val="en-GB"/>
        </w:rPr>
        <w:t xml:space="preserve">Most studies </w:t>
      </w:r>
      <w:r w:rsidR="00944A8B" w:rsidRPr="00235BC3">
        <w:rPr>
          <w:rFonts w:ascii="Times New Roman" w:eastAsiaTheme="minorEastAsia" w:hAnsi="Times New Roman" w:cs="Times New Roman"/>
          <w:sz w:val="24"/>
          <w:szCs w:val="24"/>
          <w:lang w:val="en-GB"/>
        </w:rPr>
        <w:t xml:space="preserve">have </w:t>
      </w:r>
      <w:r w:rsidR="008B22CF">
        <w:rPr>
          <w:rFonts w:ascii="Times New Roman" w:eastAsiaTheme="minorEastAsia" w:hAnsi="Times New Roman" w:cs="Times New Roman"/>
          <w:sz w:val="24"/>
          <w:szCs w:val="24"/>
          <w:lang w:val="en-GB"/>
        </w:rPr>
        <w:t xml:space="preserve">overcome this issue by </w:t>
      </w:r>
      <w:r w:rsidR="00944A8B" w:rsidRPr="00235BC3">
        <w:rPr>
          <w:rFonts w:ascii="Times New Roman" w:eastAsiaTheme="minorEastAsia" w:hAnsi="Times New Roman" w:cs="Times New Roman"/>
          <w:sz w:val="24"/>
          <w:szCs w:val="24"/>
          <w:lang w:val="en-GB"/>
        </w:rPr>
        <w:t>downgrad</w:t>
      </w:r>
      <w:r w:rsidR="008B22CF">
        <w:rPr>
          <w:rFonts w:ascii="Times New Roman" w:eastAsiaTheme="minorEastAsia" w:hAnsi="Times New Roman" w:cs="Times New Roman"/>
          <w:sz w:val="24"/>
          <w:szCs w:val="24"/>
          <w:lang w:val="en-GB"/>
        </w:rPr>
        <w:t>ing</w:t>
      </w:r>
      <w:r w:rsidR="00944A8B" w:rsidRPr="00235BC3">
        <w:rPr>
          <w:rFonts w:ascii="Times New Roman" w:eastAsiaTheme="minorEastAsia" w:hAnsi="Times New Roman" w:cs="Times New Roman"/>
          <w:sz w:val="24"/>
          <w:szCs w:val="24"/>
          <w:lang w:val="en-GB"/>
        </w:rPr>
        <w:t xml:space="preserve"> the roadkill point process into a count of roadkills in a two-dimensional grid</w:t>
      </w:r>
      <w:r w:rsidR="00610C3E">
        <w:rPr>
          <w:rFonts w:ascii="Times New Roman" w:eastAsiaTheme="minorEastAsia" w:hAnsi="Times New Roman" w:cs="Times New Roman"/>
          <w:sz w:val="24"/>
          <w:szCs w:val="24"/>
          <w:lang w:val="en-GB"/>
        </w:rPr>
        <w:t xml:space="preserve">, using </w:t>
      </w:r>
      <w:r w:rsidR="007745D2">
        <w:rPr>
          <w:rFonts w:ascii="Times New Roman" w:eastAsiaTheme="minorEastAsia" w:hAnsi="Times New Roman" w:cs="Times New Roman"/>
          <w:sz w:val="24"/>
          <w:szCs w:val="24"/>
          <w:lang w:val="en-GB"/>
        </w:rPr>
        <w:t>buffers around roads</w:t>
      </w:r>
      <w:r w:rsidR="00944A8B" w:rsidRPr="00235BC3">
        <w:rPr>
          <w:rFonts w:ascii="Times New Roman" w:eastAsiaTheme="minorEastAsia" w:hAnsi="Times New Roman" w:cs="Times New Roman"/>
          <w:sz w:val="24"/>
          <w:szCs w:val="24"/>
          <w:lang w:val="en-GB"/>
        </w:rPr>
        <w:t xml:space="preserve">, </w:t>
      </w:r>
      <w:r w:rsidR="00610C3E">
        <w:rPr>
          <w:rFonts w:ascii="Times New Roman" w:eastAsiaTheme="minorEastAsia" w:hAnsi="Times New Roman" w:cs="Times New Roman"/>
          <w:sz w:val="24"/>
          <w:szCs w:val="24"/>
          <w:lang w:val="en-GB"/>
        </w:rPr>
        <w:t>or simply ignoring it</w:t>
      </w:r>
      <w:r w:rsidR="00E05CF5">
        <w:rPr>
          <w:rFonts w:ascii="Times New Roman" w:eastAsiaTheme="minorEastAsia" w:hAnsi="Times New Roman" w:cs="Times New Roman"/>
          <w:sz w:val="24"/>
          <w:szCs w:val="24"/>
          <w:lang w:val="en-GB"/>
        </w:rPr>
        <w:t xml:space="preserve"> </w:t>
      </w:r>
      <w:r w:rsidR="00E05CF5">
        <w:rPr>
          <w:rFonts w:ascii="Times New Roman" w:eastAsiaTheme="minorEastAsia" w:hAnsi="Times New Roman" w:cs="Times New Roman"/>
          <w:sz w:val="24"/>
          <w:szCs w:val="24"/>
          <w:lang w:val="en-GB"/>
        </w:rPr>
        <w:fldChar w:fldCharType="begin"/>
      </w:r>
      <w:r w:rsidR="0015472D">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83655,"uris":["http://zotero.org/users/942300/items/9L7BA3UR"],"itemData":{"id":83655,"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83625,"uris":["http://zotero.org/users/942300/items/YVBZD8YQ"],"itemData":{"id":83625,"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15472D">
        <w:rPr>
          <w:rFonts w:ascii="Cambria Math" w:eastAsiaTheme="minorEastAsia" w:hAnsi="Cambria Math" w:cs="Cambria Math"/>
          <w:sz w:val="24"/>
          <w:szCs w:val="24"/>
          <w:lang w:val="en-GB"/>
        </w:rPr>
        <w:instrText>∼</w:instrText>
      </w:r>
      <w:r w:rsidR="0015472D">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83659,"uris":["http://zotero.org/users/942300/items/ZQRE88C5"],"itemData":{"id":83659,"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83657,"uris":["http://zotero.org/users/942300/items/VMT2IIUZ"],"itemData":{"id":83657,"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15472D" w:rsidRPr="0015472D">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sidR="00E05CF5">
        <w:rPr>
          <w:rFonts w:ascii="Times New Roman" w:eastAsiaTheme="minorEastAsia" w:hAnsi="Times New Roman" w:cs="Times New Roman"/>
          <w:sz w:val="24"/>
          <w:szCs w:val="24"/>
          <w:lang w:val="en-GB"/>
        </w:rPr>
        <w:fldChar w:fldCharType="separate"/>
      </w:r>
      <w:r w:rsidR="0015472D" w:rsidRPr="0015472D">
        <w:rPr>
          <w:rFonts w:ascii="Times New Roman" w:hAnsi="Times New Roman" w:cs="Times New Roman"/>
          <w:sz w:val="24"/>
        </w:rPr>
        <w:t>(e.g. Grilo et al. 2015, Wright et al. 2020, Morelli et al. 2020, Martins et al. 2024)</w:t>
      </w:r>
      <w:r w:rsidR="00E05CF5">
        <w:rPr>
          <w:rFonts w:ascii="Times New Roman" w:eastAsiaTheme="minorEastAsia" w:hAnsi="Times New Roman" w:cs="Times New Roman"/>
          <w:sz w:val="24"/>
          <w:szCs w:val="24"/>
          <w:lang w:val="en-GB"/>
        </w:rPr>
        <w:fldChar w:fldCharType="end"/>
      </w:r>
      <w:r w:rsidR="00610C3E" w:rsidRPr="00D93CE2">
        <w:rPr>
          <w:rFonts w:ascii="Times New Roman" w:eastAsiaTheme="minorEastAsia" w:hAnsi="Times New Roman" w:cs="Times New Roman"/>
          <w:sz w:val="24"/>
          <w:szCs w:val="24"/>
        </w:rPr>
        <w:t xml:space="preserve">. </w:t>
      </w:r>
      <w:r w:rsidR="00D93CE2">
        <w:rPr>
          <w:rFonts w:ascii="Times New Roman" w:eastAsiaTheme="minorEastAsia" w:hAnsi="Times New Roman" w:cs="Times New Roman"/>
          <w:sz w:val="24"/>
          <w:szCs w:val="24"/>
          <w:lang w:val="en-GB"/>
        </w:rPr>
        <w:t xml:space="preserve">This way of doing permits </w:t>
      </w:r>
      <w:r w:rsidR="00423E90">
        <w:rPr>
          <w:rFonts w:ascii="Times New Roman" w:eastAsiaTheme="minorEastAsia" w:hAnsi="Times New Roman" w:cs="Times New Roman"/>
          <w:sz w:val="24"/>
          <w:szCs w:val="24"/>
          <w:lang w:val="en-GB"/>
        </w:rPr>
        <w:t xml:space="preserve">to exploit </w:t>
      </w:r>
      <w:r w:rsidR="00316510">
        <w:rPr>
          <w:rFonts w:ascii="Times New Roman" w:eastAsiaTheme="minorEastAsia" w:hAnsi="Times New Roman" w:cs="Times New Roman"/>
          <w:sz w:val="24"/>
          <w:szCs w:val="24"/>
          <w:lang w:val="en-GB"/>
        </w:rPr>
        <w:t>usual</w:t>
      </w:r>
      <w:r w:rsidR="00B37174">
        <w:rPr>
          <w:rFonts w:ascii="Times New Roman" w:eastAsiaTheme="minorEastAsia" w:hAnsi="Times New Roman" w:cs="Times New Roman"/>
          <w:sz w:val="24"/>
          <w:szCs w:val="24"/>
          <w:lang w:val="en-GB"/>
        </w:rPr>
        <w:t xml:space="preserve"> two-dimensional </w:t>
      </w:r>
      <w:r w:rsidR="00944A8B" w:rsidRPr="00235BC3">
        <w:rPr>
          <w:rFonts w:ascii="Times New Roman" w:eastAsiaTheme="minorEastAsia" w:hAnsi="Times New Roman" w:cs="Times New Roman"/>
          <w:sz w:val="24"/>
          <w:szCs w:val="24"/>
          <w:lang w:val="en-GB"/>
        </w:rPr>
        <w:t>model</w:t>
      </w:r>
      <w:r w:rsidR="00726384">
        <w:rPr>
          <w:rFonts w:ascii="Times New Roman" w:eastAsiaTheme="minorEastAsia" w:hAnsi="Times New Roman" w:cs="Times New Roman"/>
          <w:sz w:val="24"/>
          <w:szCs w:val="24"/>
          <w:lang w:val="en-GB"/>
        </w:rPr>
        <w:t>s</w:t>
      </w:r>
      <w:r w:rsidR="007403A4">
        <w:rPr>
          <w:rFonts w:ascii="Times New Roman" w:eastAsiaTheme="minorEastAsia" w:hAnsi="Times New Roman" w:cs="Times New Roman"/>
          <w:sz w:val="24"/>
          <w:szCs w:val="24"/>
          <w:lang w:val="en-GB"/>
        </w:rPr>
        <w:t xml:space="preserve">, at the cost of </w:t>
      </w:r>
      <w:r w:rsidR="0015472D">
        <w:rPr>
          <w:rFonts w:ascii="Times New Roman" w:eastAsiaTheme="minorEastAsia" w:hAnsi="Times New Roman" w:cs="Times New Roman"/>
          <w:sz w:val="24"/>
          <w:szCs w:val="24"/>
          <w:lang w:val="en-GB"/>
        </w:rPr>
        <w:t>degraded resolution</w:t>
      </w:r>
      <w:r w:rsidR="00292A25">
        <w:rPr>
          <w:rFonts w:ascii="Times New Roman" w:eastAsiaTheme="minorEastAsia" w:hAnsi="Times New Roman" w:cs="Times New Roman"/>
          <w:sz w:val="24"/>
          <w:szCs w:val="24"/>
          <w:lang w:val="en-GB"/>
        </w:rPr>
        <w:t xml:space="preserve"> and</w:t>
      </w:r>
      <w:r w:rsidR="0015472D">
        <w:rPr>
          <w:rFonts w:ascii="Times New Roman" w:eastAsiaTheme="minorEastAsia" w:hAnsi="Times New Roman" w:cs="Times New Roman"/>
          <w:sz w:val="24"/>
          <w:szCs w:val="24"/>
          <w:lang w:val="en-GB"/>
        </w:rPr>
        <w:t xml:space="preserve"> </w:t>
      </w:r>
      <w:r w:rsidR="00292A25">
        <w:rPr>
          <w:rFonts w:ascii="Times New Roman" w:eastAsiaTheme="minorEastAsia" w:hAnsi="Times New Roman" w:cs="Times New Roman"/>
          <w:sz w:val="24"/>
          <w:szCs w:val="24"/>
          <w:lang w:val="en-GB"/>
        </w:rPr>
        <w:t xml:space="preserve">suboptimum </w:t>
      </w:r>
      <w:r w:rsidR="00944A8B">
        <w:rPr>
          <w:rFonts w:ascii="Times New Roman" w:eastAsiaTheme="minorEastAsia" w:hAnsi="Times New Roman" w:cs="Times New Roman"/>
          <w:sz w:val="24"/>
          <w:szCs w:val="24"/>
          <w:lang w:val="en-GB"/>
        </w:rPr>
        <w:t>represent</w:t>
      </w:r>
      <w:r w:rsidR="007403A4">
        <w:rPr>
          <w:rFonts w:ascii="Times New Roman" w:eastAsiaTheme="minorEastAsia" w:hAnsi="Times New Roman" w:cs="Times New Roman"/>
          <w:sz w:val="24"/>
          <w:szCs w:val="24"/>
          <w:lang w:val="en-GB"/>
        </w:rPr>
        <w:t>ation of</w:t>
      </w:r>
      <w:r w:rsidR="00944A8B">
        <w:rPr>
          <w:rFonts w:ascii="Times New Roman" w:eastAsiaTheme="minorEastAsia" w:hAnsi="Times New Roman" w:cs="Times New Roman"/>
          <w:sz w:val="24"/>
          <w:szCs w:val="24"/>
          <w:lang w:val="en-GB"/>
        </w:rPr>
        <w:t xml:space="preserve"> the actual data generation process, </w:t>
      </w:r>
      <w:r w:rsidR="007403A4">
        <w:rPr>
          <w:rFonts w:ascii="Times New Roman" w:eastAsiaTheme="minorEastAsia" w:hAnsi="Times New Roman" w:cs="Times New Roman"/>
          <w:sz w:val="24"/>
          <w:szCs w:val="24"/>
          <w:lang w:val="en-GB"/>
        </w:rPr>
        <w:t xml:space="preserve">possibly </w:t>
      </w:r>
      <w:r w:rsidR="00944A8B">
        <w:rPr>
          <w:rFonts w:ascii="Times New Roman" w:eastAsiaTheme="minorEastAsia" w:hAnsi="Times New Roman" w:cs="Times New Roman"/>
          <w:sz w:val="24"/>
          <w:szCs w:val="24"/>
          <w:lang w:val="en-GB"/>
        </w:rPr>
        <w:t>lead</w:t>
      </w:r>
      <w:r w:rsidR="007403A4">
        <w:rPr>
          <w:rFonts w:ascii="Times New Roman" w:eastAsiaTheme="minorEastAsia" w:hAnsi="Times New Roman" w:cs="Times New Roman"/>
          <w:sz w:val="24"/>
          <w:szCs w:val="24"/>
          <w:lang w:val="en-GB"/>
        </w:rPr>
        <w:t>ing</w:t>
      </w:r>
      <w:r w:rsidR="00944A8B">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to predict</w:t>
      </w:r>
      <w:r w:rsidR="00944A8B">
        <w:rPr>
          <w:rFonts w:ascii="Times New Roman" w:eastAsiaTheme="minorEastAsia" w:hAnsi="Times New Roman" w:cs="Times New Roman"/>
          <w:sz w:val="24"/>
          <w:szCs w:val="24"/>
          <w:lang w:val="en-GB"/>
        </w:rPr>
        <w:t xml:space="preserve"> </w:t>
      </w:r>
      <w:r w:rsidR="000776C6">
        <w:rPr>
          <w:rFonts w:ascii="Times New Roman" w:eastAsiaTheme="minorEastAsia" w:hAnsi="Times New Roman" w:cs="Times New Roman"/>
          <w:sz w:val="24"/>
          <w:szCs w:val="24"/>
          <w:lang w:val="en-GB"/>
        </w:rPr>
        <w:t xml:space="preserve">roadkills </w:t>
      </w:r>
      <w:r w:rsidR="007403A4">
        <w:rPr>
          <w:rFonts w:ascii="Times New Roman" w:eastAsiaTheme="minorEastAsia" w:hAnsi="Times New Roman" w:cs="Times New Roman"/>
          <w:sz w:val="24"/>
          <w:szCs w:val="24"/>
          <w:lang w:val="en-GB"/>
        </w:rPr>
        <w:t xml:space="preserve">out of the road network or to </w:t>
      </w:r>
      <w:r w:rsidR="00E370C4">
        <w:rPr>
          <w:rFonts w:ascii="Times New Roman" w:eastAsiaTheme="minorEastAsia" w:hAnsi="Times New Roman" w:cs="Times New Roman"/>
          <w:sz w:val="24"/>
          <w:szCs w:val="24"/>
          <w:lang w:val="en-GB"/>
        </w:rPr>
        <w:t xml:space="preserve">generate </w:t>
      </w:r>
      <w:r w:rsidR="00944A8B" w:rsidRPr="00235BC3">
        <w:rPr>
          <w:rFonts w:ascii="Times New Roman" w:eastAsiaTheme="minorEastAsia" w:hAnsi="Times New Roman" w:cs="Times New Roman"/>
          <w:sz w:val="24"/>
          <w:szCs w:val="24"/>
          <w:lang w:val="en-GB"/>
        </w:rPr>
        <w:t>inadequate spatial variance structures [</w:t>
      </w:r>
      <w:r w:rsidR="00944A8B" w:rsidRPr="00235BC3">
        <w:rPr>
          <w:rFonts w:ascii="Times New Roman" w:eastAsiaTheme="minorEastAsia" w:hAnsi="Times New Roman" w:cs="Times New Roman"/>
          <w:sz w:val="24"/>
          <w:szCs w:val="24"/>
          <w:highlight w:val="yellow"/>
          <w:lang w:val="en-GB"/>
        </w:rPr>
        <w:t>REFs – Julien si tu peux renforcer ici stp</w:t>
      </w:r>
      <w:r w:rsidR="00944A8B" w:rsidRPr="00235BC3">
        <w:rPr>
          <w:rFonts w:ascii="Times New Roman" w:eastAsiaTheme="minorEastAsia" w:hAnsi="Times New Roman" w:cs="Times New Roman"/>
          <w:sz w:val="24"/>
          <w:szCs w:val="24"/>
          <w:lang w:val="en-GB"/>
        </w:rPr>
        <w:t>].</w:t>
      </w:r>
      <w:r w:rsidR="00FE5335">
        <w:rPr>
          <w:rFonts w:ascii="Times New Roman" w:eastAsiaTheme="minorEastAsia" w:hAnsi="Times New Roman" w:cs="Times New Roman"/>
          <w:sz w:val="24"/>
          <w:szCs w:val="24"/>
          <w:lang w:val="en-GB"/>
        </w:rPr>
        <w:t xml:space="preserve"> </w:t>
      </w:r>
      <w:r w:rsidR="00B602C0">
        <w:rPr>
          <w:rFonts w:ascii="Times New Roman" w:eastAsiaTheme="minorEastAsia" w:hAnsi="Times New Roman" w:cs="Times New Roman"/>
          <w:sz w:val="24"/>
          <w:szCs w:val="24"/>
          <w:lang w:val="en-GB"/>
        </w:rPr>
        <w:t xml:space="preserve">Conversely, the risk model framework distinguishes </w:t>
      </w:r>
      <w:r w:rsidR="00B602C0">
        <w:rPr>
          <w:rFonts w:ascii="Times New Roman" w:eastAsiaTheme="minorEastAsia" w:hAnsi="Times New Roman" w:cs="Times New Roman"/>
          <w:i/>
          <w:iCs/>
          <w:sz w:val="24"/>
          <w:szCs w:val="24"/>
          <w:lang w:val="en-GB"/>
        </w:rPr>
        <w:t xml:space="preserve">E </w:t>
      </w:r>
      <w:r w:rsidR="00B602C0">
        <w:rPr>
          <w:rFonts w:ascii="Times New Roman" w:eastAsiaTheme="minorEastAsia" w:hAnsi="Times New Roman" w:cs="Times New Roman"/>
          <w:sz w:val="24"/>
          <w:szCs w:val="24"/>
          <w:lang w:val="en-GB"/>
        </w:rPr>
        <w:t xml:space="preserve">and </w:t>
      </w:r>
      <w:r w:rsidR="00B602C0">
        <w:rPr>
          <w:rFonts w:ascii="Times New Roman" w:eastAsiaTheme="minorEastAsia" w:hAnsi="Times New Roman" w:cs="Times New Roman"/>
          <w:i/>
          <w:iCs/>
          <w:sz w:val="24"/>
          <w:szCs w:val="24"/>
          <w:lang w:val="en-GB"/>
        </w:rPr>
        <w:t>D</w:t>
      </w:r>
      <w:r w:rsidR="00B602C0">
        <w:rPr>
          <w:rFonts w:ascii="Times New Roman" w:eastAsiaTheme="minorEastAsia" w:hAnsi="Times New Roman" w:cs="Times New Roman"/>
          <w:sz w:val="24"/>
          <w:szCs w:val="24"/>
          <w:lang w:val="en-GB"/>
        </w:rPr>
        <w:t xml:space="preserve"> into two independent models. So doing,</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i/>
          <w:iCs/>
          <w:sz w:val="24"/>
          <w:szCs w:val="24"/>
          <w:lang w:val="en-GB"/>
        </w:rPr>
        <w:t xml:space="preserve">E </w:t>
      </w:r>
      <w:r w:rsidR="00944A8B">
        <w:rPr>
          <w:rFonts w:ascii="Times New Roman" w:eastAsiaTheme="minorEastAsia" w:hAnsi="Times New Roman" w:cs="Times New Roman"/>
          <w:sz w:val="24"/>
          <w:szCs w:val="24"/>
          <w:lang w:val="en-GB"/>
        </w:rPr>
        <w:t xml:space="preserve">can be defined </w:t>
      </w:r>
      <w:r w:rsidR="00944A8B" w:rsidRPr="00235BC3">
        <w:rPr>
          <w:rFonts w:ascii="Times New Roman" w:eastAsiaTheme="minorEastAsia" w:hAnsi="Times New Roman" w:cs="Times New Roman"/>
          <w:sz w:val="24"/>
          <w:szCs w:val="24"/>
          <w:lang w:val="en-GB"/>
        </w:rPr>
        <w:t>a</w:t>
      </w:r>
      <w:r w:rsidR="00944A8B">
        <w:rPr>
          <w:rFonts w:ascii="Times New Roman" w:eastAsiaTheme="minorEastAsia" w:hAnsi="Times New Roman" w:cs="Times New Roman"/>
          <w:sz w:val="24"/>
          <w:szCs w:val="24"/>
          <w:lang w:val="en-GB"/>
        </w:rPr>
        <w:t>s a</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t xml:space="preserve">two-dimensional </w:t>
      </w:r>
      <w:r w:rsidR="00944A8B" w:rsidRPr="00235BC3">
        <w:rPr>
          <w:rFonts w:ascii="Times New Roman" w:eastAsiaTheme="minorEastAsia" w:hAnsi="Times New Roman" w:cs="Times New Roman"/>
          <w:sz w:val="24"/>
          <w:szCs w:val="24"/>
          <w:lang w:val="en-GB"/>
        </w:rPr>
        <w:t xml:space="preserve">surface of probability of presence fitted with data on live animals </w:t>
      </w:r>
      <w:r w:rsidR="00944A8B">
        <w:rPr>
          <w:rFonts w:ascii="Times New Roman" w:eastAsiaTheme="minorEastAsia" w:hAnsi="Times New Roman" w:cs="Times New Roman"/>
          <w:sz w:val="24"/>
          <w:szCs w:val="24"/>
          <w:lang w:val="en-GB"/>
        </w:rPr>
        <w:t xml:space="preserve">through a patch-occupancy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72193,"uris":["http://zotero.org/users/942300/items/8BMPMXMP"],"itemData":{"id":72193,"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221AC0">
        <w:rPr>
          <w:rFonts w:ascii="Times New Roman" w:hAnsi="Times New Roman" w:cs="Times New Roman"/>
          <w:sz w:val="24"/>
          <w:lang w:val="en-GB"/>
        </w:rPr>
        <w:t>(Altwegg and Nichols 2019)</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a point pattern models implemented </w:t>
      </w:r>
      <w:r w:rsidR="00944A8B" w:rsidRPr="008E5334">
        <w:rPr>
          <w:rFonts w:ascii="Times New Roman" w:eastAsiaTheme="minorEastAsia" w:hAnsi="Times New Roman" w:cs="Times New Roman"/>
          <w:i/>
          <w:iCs/>
          <w:sz w:val="24"/>
          <w:szCs w:val="24"/>
          <w:lang w:val="en-GB"/>
        </w:rPr>
        <w:t>e.g.</w:t>
      </w:r>
      <w:r w:rsidR="00944A8B">
        <w:rPr>
          <w:rFonts w:ascii="Times New Roman" w:eastAsiaTheme="minorEastAsia" w:hAnsi="Times New Roman" w:cs="Times New Roman"/>
          <w:sz w:val="24"/>
          <w:szCs w:val="24"/>
          <w:lang w:val="en-GB"/>
        </w:rPr>
        <w:t xml:space="preserve"> by MaxEnt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4567,"uris":["http://zotero.org/users/942300/items/FQVQS3HR"],"itemData":{"id":4567,"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8E5334">
        <w:rPr>
          <w:rFonts w:ascii="Times New Roman" w:hAnsi="Times New Roman" w:cs="Times New Roman"/>
          <w:sz w:val="24"/>
          <w:lang w:val="en-GB"/>
        </w:rPr>
        <w:t>(Renner and Warton 2013)</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or any other envelope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33469,"uris":["http://zotero.org/users/942300/items/YAZ6RICM"],"itemData":{"id":33469,"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7B2A99">
        <w:rPr>
          <w:rFonts w:ascii="Times New Roman" w:hAnsi="Times New Roman" w:cs="Times New Roman"/>
          <w:sz w:val="24"/>
          <w:lang w:val="en-GB"/>
        </w:rPr>
        <w:t>(Guisan 2017)</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Because both layers are independent, </w:t>
      </w:r>
      <w:r w:rsidR="00944A8B">
        <w:rPr>
          <w:rFonts w:ascii="Times New Roman" w:eastAsiaTheme="minorEastAsia" w:hAnsi="Times New Roman" w:cs="Times New Roman"/>
          <w:i/>
          <w:iCs/>
          <w:sz w:val="24"/>
          <w:szCs w:val="24"/>
          <w:lang w:val="en-GB"/>
        </w:rPr>
        <w:t xml:space="preserve">D </w:t>
      </w:r>
      <w:r w:rsidR="00944A8B">
        <w:rPr>
          <w:rFonts w:ascii="Times New Roman" w:eastAsiaTheme="minorEastAsia" w:hAnsi="Times New Roman" w:cs="Times New Roman"/>
          <w:sz w:val="24"/>
          <w:szCs w:val="24"/>
          <w:lang w:val="en-GB"/>
        </w:rPr>
        <w:t xml:space="preserve">can be fitted through a one-dimensional spatial model, such as point pattern models for linear networks </w:t>
      </w:r>
      <w:r w:rsidR="00944A8B" w:rsidRPr="00235BC3">
        <w:rPr>
          <w:rFonts w:ascii="Times New Roman" w:eastAsiaTheme="minorEastAsia" w:hAnsi="Times New Roman" w:cs="Times New Roman"/>
          <w:sz w:val="24"/>
          <w:szCs w:val="24"/>
          <w:lang w:val="en-GB"/>
        </w:rPr>
        <w:fldChar w:fldCharType="begin"/>
      </w:r>
      <w:r w:rsidR="00944A8B" w:rsidRPr="00235BC3">
        <w:rPr>
          <w:rFonts w:ascii="Times New Roman" w:eastAsiaTheme="minorEastAsia" w:hAnsi="Times New Roman" w:cs="Times New Roman"/>
          <w:sz w:val="24"/>
          <w:szCs w:val="24"/>
          <w:lang w:val="en-GB"/>
        </w:rPr>
        <w:instrText xml:space="preserve"> ADDIN ZOTERO_ITEM CSL_CITATION {"citationID":"56GI3493","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944A8B" w:rsidRPr="00235BC3">
        <w:rPr>
          <w:rFonts w:ascii="Times New Roman" w:eastAsiaTheme="minorEastAsia" w:hAnsi="Times New Roman" w:cs="Times New Roman"/>
          <w:sz w:val="24"/>
          <w:szCs w:val="24"/>
          <w:lang w:val="en-GB"/>
        </w:rPr>
        <w:fldChar w:fldCharType="separate"/>
      </w:r>
      <w:r w:rsidR="00944A8B" w:rsidRPr="00235BC3">
        <w:rPr>
          <w:rFonts w:ascii="Times New Roman" w:hAnsi="Times New Roman" w:cs="Times New Roman"/>
          <w:sz w:val="24"/>
          <w:szCs w:val="24"/>
          <w:lang w:val="en-GB"/>
        </w:rPr>
        <w:t>(Baddeley et al. 2015)</w:t>
      </w:r>
      <w:r w:rsidR="00944A8B" w:rsidRPr="00235BC3">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allowing to constrain spatial error propagation pattern according to the road network</w:t>
      </w:r>
      <w:r w:rsidR="00944A8B" w:rsidRPr="00235BC3">
        <w:rPr>
          <w:rFonts w:ascii="Times New Roman" w:eastAsiaTheme="minorEastAsia" w:hAnsi="Times New Roman" w:cs="Times New Roman"/>
          <w:sz w:val="24"/>
          <w:szCs w:val="24"/>
          <w:lang w:val="en-GB"/>
        </w:rPr>
        <w:t xml:space="preserve">. </w:t>
      </w:r>
    </w:p>
    <w:p w14:paraId="091011C2" w14:textId="77777777" w:rsidR="00BC2D0C" w:rsidRPr="00235BC3" w:rsidRDefault="00BC2D0C" w:rsidP="00235BC3">
      <w:pPr>
        <w:spacing w:line="480" w:lineRule="auto"/>
        <w:rPr>
          <w:rFonts w:ascii="Times New Roman" w:eastAsiaTheme="minorEastAsia" w:hAnsi="Times New Roman" w:cs="Times New Roman"/>
          <w:sz w:val="24"/>
          <w:szCs w:val="24"/>
          <w:lang w:val="en-GB"/>
        </w:rPr>
      </w:pPr>
    </w:p>
    <w:p w14:paraId="285F37C6" w14:textId="535F4612" w:rsidR="00274049" w:rsidRPr="00235BC3" w:rsidRDefault="00274049"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faire un point sur les solutions stats et pourquoi c’est plus compliqué que ça en a l’air – processus agrégé, structures 2D/réseau linéaire, propagation des erreurs entre les couches, etc, bref ce que tu penses être pertinent.]</w:t>
      </w:r>
    </w:p>
    <w:p w14:paraId="67EB7D65" w14:textId="77777777" w:rsidR="00B857BC" w:rsidRPr="00235BC3" w:rsidRDefault="00B857BC" w:rsidP="00235BC3">
      <w:pPr>
        <w:spacing w:line="480" w:lineRule="auto"/>
        <w:rPr>
          <w:rFonts w:ascii="Times New Roman" w:eastAsiaTheme="minorEastAsia" w:hAnsi="Times New Roman" w:cs="Times New Roman"/>
          <w:sz w:val="24"/>
          <w:szCs w:val="24"/>
        </w:rPr>
      </w:pPr>
    </w:p>
    <w:p w14:paraId="57D78D7C" w14:textId="45342156"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1F68D3">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83601,"uris":["http://zotero.org/users/942300/items/CGCA7YNR"],"itemData":{"id":83601,"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83607,"uris":["http://zotero.org/users/942300/items/R6BJL4SQ"],"itemData":{"id":83607,"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223E83">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83610,"uris":["http://zotero.org/users/942300/items/Q8VG3ZNM"],"itemData":{"id":83610,"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83599,"uris":["http://zotero.org/users/942300/items/XIHL8JF3"],"itemData":{"id":83599,"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E46F90">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31322,"uris":["http://zotero.org/users/942300/items/ZTNBHYHY"],"itemData":{"id":31322,"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31317,"uris":["http://zotero.org/users/942300/items/UC6XM7VU"],"itemData":{"id":31317,"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83611,"uris":["http://zotero.org/users/942300/items/GWUVQ8Q9"],"itemData":{"id":83611,"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instrText>
      </w:r>
      <w:r w:rsidR="00E46F90" w:rsidRPr="00A11EE1">
        <w:rPr>
          <w:rFonts w:ascii="Times New Roman" w:eastAsiaTheme="minorEastAsia" w:hAnsi="Times New Roman" w:cs="Times New Roman"/>
          <w:sz w:val="24"/>
          <w:szCs w:val="24"/>
          <w:lang w:val="en-GB"/>
        </w:rPr>
        <w:instrText>were most important in determining where observations a</w:instrText>
      </w:r>
      <w:r w:rsidR="00E46F90" w:rsidRPr="00025677">
        <w:rPr>
          <w:rFonts w:ascii="Times New Roman" w:eastAsiaTheme="minorEastAsia" w:hAnsi="Times New Roman" w:cs="Times New Roman"/>
          <w:sz w:val="24"/>
          <w:szCs w:val="24"/>
          <w:lang w:val="en-GB"/>
        </w:rPr>
        <w:instrText xml:space="preserve">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135EFB" w:rsidRPr="00235BC3">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roadkills,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E96982">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025677">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83603,"uris":["http://zotero.org/users/942300/items/JFWBZ5E3"],"itemData":{"id":83603,"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492F3C23"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r w:rsidR="00695604" w:rsidRPr="00235BC3">
        <w:rPr>
          <w:rFonts w:ascii="Times New Roman" w:hAnsi="Times New Roman" w:cs="Times New Roman"/>
          <w:sz w:val="24"/>
          <w:szCs w:val="24"/>
          <w:lang w:val="en-GB"/>
        </w:rPr>
        <w:t xml:space="preserve">In particular, maps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lastRenderedPageBreak/>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CD553A" w:rsidRPr="00235BC3">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77777777" w:rsidR="00E135AB" w:rsidRPr="00235BC3" w:rsidRDefault="00E135AB" w:rsidP="00235BC3">
      <w:pPr>
        <w:spacing w:line="480" w:lineRule="auto"/>
        <w:rPr>
          <w:rFonts w:ascii="Times New Roman" w:hAnsi="Times New Roman" w:cs="Times New Roman"/>
          <w:sz w:val="24"/>
          <w:szCs w:val="24"/>
          <w:lang w:val="en-GB"/>
        </w:rPr>
      </w:pPr>
    </w:p>
    <w:p w14:paraId="4ABD2E7D" w14:textId="1C0A809A" w:rsidR="00432B68" w:rsidRPr="00235BC3" w:rsidRDefault="000F0F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 construct our spatial </w:t>
      </w:r>
      <w:r w:rsidR="00CC1D1B" w:rsidRPr="00235BC3">
        <w:rPr>
          <w:rFonts w:ascii="Times New Roman" w:hAnsi="Times New Roman" w:cs="Times New Roman"/>
          <w:sz w:val="24"/>
          <w:szCs w:val="24"/>
          <w:lang w:val="en-GB"/>
        </w:rPr>
        <w:t>predictive map</w:t>
      </w:r>
      <w:r w:rsidRPr="00235BC3">
        <w:rPr>
          <w:rFonts w:ascii="Times New Roman" w:hAnsi="Times New Roman" w:cs="Times New Roman"/>
          <w:sz w:val="24"/>
          <w:szCs w:val="24"/>
          <w:lang w:val="en-GB"/>
        </w:rPr>
        <w:t xml:space="preserve">, we hypothesized that the roadkill risk </w:t>
      </w:r>
      <w:r w:rsidR="00613058" w:rsidRPr="00235BC3">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modulated by a hierarchical interaction between </w:t>
      </w:r>
      <w:r w:rsidR="007C3D44" w:rsidRPr="00235BC3">
        <w:rPr>
          <w:rFonts w:ascii="Times New Roman" w:hAnsi="Times New Roman" w:cs="Times New Roman"/>
          <w:sz w:val="24"/>
          <w:szCs w:val="24"/>
          <w:lang w:val="en-GB"/>
        </w:rPr>
        <w:t xml:space="preserve">ecological predictors of roe deer densities </w:t>
      </w:r>
      <w:r w:rsidRPr="00235BC3">
        <w:rPr>
          <w:rFonts w:ascii="Times New Roman" w:hAnsi="Times New Roman" w:cs="Times New Roman"/>
          <w:sz w:val="24"/>
          <w:szCs w:val="24"/>
          <w:lang w:val="en-GB"/>
        </w:rPr>
        <w:t xml:space="preserve">and local, road-level factors </w:t>
      </w:r>
      <w:r w:rsidR="007C3D44" w:rsidRPr="00235BC3">
        <w:rPr>
          <w:rFonts w:ascii="Times New Roman" w:hAnsi="Times New Roman" w:cs="Times New Roman"/>
          <w:sz w:val="24"/>
          <w:szCs w:val="24"/>
          <w:lang w:val="en-GB"/>
        </w:rPr>
        <w:t xml:space="preserve">expected to modulate </w:t>
      </w:r>
      <w:r w:rsidRPr="00235BC3">
        <w:rPr>
          <w:rFonts w:ascii="Times New Roman" w:hAnsi="Times New Roman" w:cs="Times New Roman"/>
          <w:sz w:val="24"/>
          <w:szCs w:val="24"/>
          <w:lang w:val="en-GB"/>
        </w:rPr>
        <w:t xml:space="preserve">collision danger. </w:t>
      </w:r>
      <w:r w:rsidR="00CC1D1B" w:rsidRPr="00235BC3">
        <w:rPr>
          <w:rFonts w:ascii="Times New Roman" w:hAnsi="Times New Roman" w:cs="Times New Roman"/>
          <w:sz w:val="24"/>
          <w:szCs w:val="24"/>
          <w:lang w:val="en-GB"/>
        </w:rPr>
        <w:t xml:space="preserve">We therefore </w:t>
      </w:r>
      <w:r w:rsidR="00307C9F" w:rsidRPr="00235BC3">
        <w:rPr>
          <w:rFonts w:ascii="Times New Roman" w:hAnsi="Times New Roman" w:cs="Times New Roman"/>
          <w:sz w:val="24"/>
          <w:szCs w:val="24"/>
          <w:lang w:val="en-GB"/>
        </w:rPr>
        <w:t>elaborated</w:t>
      </w:r>
      <w:r w:rsidR="00CC1D1B" w:rsidRPr="00235BC3">
        <w:rPr>
          <w:rFonts w:ascii="Times New Roman" w:hAnsi="Times New Roman" w:cs="Times New Roman"/>
          <w:sz w:val="24"/>
          <w:szCs w:val="24"/>
          <w:lang w:val="en-GB"/>
        </w:rPr>
        <w:t xml:space="preserve"> a</w:t>
      </w:r>
      <w:r w:rsidR="00F952D5" w:rsidRPr="00235BC3">
        <w:rPr>
          <w:rFonts w:ascii="Times New Roman" w:hAnsi="Times New Roman" w:cs="Times New Roman"/>
          <w:sz w:val="24"/>
          <w:szCs w:val="24"/>
          <w:lang w:val="en-GB"/>
        </w:rPr>
        <w:t>n integrated</w:t>
      </w:r>
      <w:r w:rsidR="00CC1D1B" w:rsidRPr="00235BC3">
        <w:rPr>
          <w:rFonts w:ascii="Times New Roman" w:hAnsi="Times New Roman" w:cs="Times New Roman"/>
          <w:sz w:val="24"/>
          <w:szCs w:val="24"/>
          <w:lang w:val="en-GB"/>
        </w:rPr>
        <w:t xml:space="preserve"> </w:t>
      </w:r>
      <w:r w:rsidR="00613058" w:rsidRPr="00235BC3">
        <w:rPr>
          <w:rFonts w:ascii="Times New Roman" w:hAnsi="Times New Roman" w:cs="Times New Roman"/>
          <w:sz w:val="24"/>
          <w:szCs w:val="24"/>
          <w:lang w:val="en-GB"/>
        </w:rPr>
        <w:t xml:space="preserve">risk analysis </w:t>
      </w:r>
      <w:r w:rsidR="00221488" w:rsidRPr="00235BC3">
        <w:rPr>
          <w:rFonts w:ascii="Times New Roman" w:hAnsi="Times New Roman" w:cs="Times New Roman"/>
          <w:sz w:val="24"/>
          <w:szCs w:val="24"/>
          <w:lang w:val="en-GB"/>
        </w:rPr>
        <w:t xml:space="preserve">structured by two </w:t>
      </w:r>
      <w:r w:rsidR="009F021C" w:rsidRPr="00235BC3">
        <w:rPr>
          <w:rFonts w:ascii="Times New Roman" w:hAnsi="Times New Roman" w:cs="Times New Roman"/>
          <w:sz w:val="24"/>
          <w:szCs w:val="24"/>
          <w:lang w:val="en-GB"/>
        </w:rPr>
        <w:t xml:space="preserve">hierarchically-organized </w:t>
      </w:r>
      <w:r w:rsidR="00221488" w:rsidRPr="00235BC3">
        <w:rPr>
          <w:rFonts w:ascii="Times New Roman" w:hAnsi="Times New Roman" w:cs="Times New Roman"/>
          <w:sz w:val="24"/>
          <w:szCs w:val="24"/>
          <w:lang w:val="en-GB"/>
        </w:rPr>
        <w:t>spatial point process</w:t>
      </w:r>
      <w:r w:rsidR="009F021C" w:rsidRPr="00235BC3">
        <w:rPr>
          <w:rFonts w:ascii="Times New Roman" w:hAnsi="Times New Roman" w:cs="Times New Roman"/>
          <w:sz w:val="24"/>
          <w:szCs w:val="24"/>
          <w:lang w:val="en-GB"/>
        </w:rPr>
        <w:t xml:space="preserve"> models, accounting for sampling error </w:t>
      </w:r>
      <w:r w:rsidR="00307C9F" w:rsidRPr="00235BC3">
        <w:rPr>
          <w:rFonts w:ascii="Times New Roman" w:hAnsi="Times New Roman" w:cs="Times New Roman"/>
          <w:sz w:val="24"/>
          <w:szCs w:val="24"/>
          <w:lang w:val="en-GB"/>
        </w:rPr>
        <w:t xml:space="preserve">and informed by a </w:t>
      </w:r>
      <w:r w:rsidR="00845EE3" w:rsidRPr="00235BC3">
        <w:rPr>
          <w:rFonts w:ascii="Times New Roman" w:hAnsi="Times New Roman" w:cs="Times New Roman"/>
          <w:sz w:val="24"/>
          <w:szCs w:val="24"/>
          <w:lang w:val="en-GB"/>
        </w:rPr>
        <w:t xml:space="preserve">parsimonious </w:t>
      </w:r>
      <w:r w:rsidR="00307C9F" w:rsidRPr="00235BC3">
        <w:rPr>
          <w:rFonts w:ascii="Times New Roman" w:hAnsi="Times New Roman" w:cs="Times New Roman"/>
          <w:sz w:val="24"/>
          <w:szCs w:val="24"/>
          <w:lang w:val="en-GB"/>
        </w:rPr>
        <w:t xml:space="preserve">set of covariates </w:t>
      </w:r>
      <w:r w:rsidR="005C2CAF" w:rsidRPr="00235BC3">
        <w:rPr>
          <w:rFonts w:ascii="Times New Roman" w:hAnsi="Times New Roman" w:cs="Times New Roman"/>
          <w:sz w:val="24"/>
          <w:szCs w:val="24"/>
          <w:lang w:val="en-GB"/>
        </w:rPr>
        <w:t xml:space="preserve">chosen to represent </w:t>
      </w:r>
      <w:r w:rsidR="00E135AB" w:rsidRPr="00235BC3">
        <w:rPr>
          <w:rFonts w:ascii="Times New Roman" w:hAnsi="Times New Roman" w:cs="Times New Roman"/>
          <w:sz w:val="24"/>
          <w:szCs w:val="24"/>
          <w:lang w:val="en-GB"/>
        </w:rPr>
        <w:t>species’</w:t>
      </w:r>
      <w:r w:rsidR="005C2CAF" w:rsidRPr="00235BC3">
        <w:rPr>
          <w:rFonts w:ascii="Times New Roman" w:hAnsi="Times New Roman" w:cs="Times New Roman"/>
          <w:sz w:val="24"/>
          <w:szCs w:val="24"/>
          <w:lang w:val="en-GB"/>
        </w:rPr>
        <w:t xml:space="preserve"> use of landscape and </w:t>
      </w:r>
      <w:r w:rsidR="00845EE3" w:rsidRPr="00235BC3">
        <w:rPr>
          <w:rFonts w:ascii="Times New Roman" w:hAnsi="Times New Roman" w:cs="Times New Roman"/>
          <w:sz w:val="24"/>
          <w:szCs w:val="24"/>
          <w:lang w:val="en-GB"/>
        </w:rPr>
        <w:t>some key properties of roads.</w:t>
      </w:r>
      <w:r w:rsidR="002D7C53" w:rsidRPr="00235BC3">
        <w:rPr>
          <w:rFonts w:ascii="Times New Roman" w:hAnsi="Times New Roman" w:cs="Times New Roman"/>
          <w:sz w:val="24"/>
          <w:szCs w:val="24"/>
          <w:lang w:val="en-GB"/>
        </w:rPr>
        <w:t xml:space="preserve">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102907" w:rsidRPr="00235BC3">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33535,"uris":["http://zotero.org/users/942300/items/39PHLKKF"],"itemData":{"id":33535,"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7C2D669" w14:textId="77777777" w:rsidR="00D31216" w:rsidRPr="00235BC3" w:rsidRDefault="00D31216" w:rsidP="00235BC3">
      <w:pPr>
        <w:spacing w:line="480" w:lineRule="auto"/>
        <w:rPr>
          <w:rFonts w:ascii="Times New Roman" w:hAnsi="Times New Roman" w:cs="Times New Roman"/>
          <w:sz w:val="24"/>
          <w:szCs w:val="24"/>
          <w:lang w:val="en-GB"/>
        </w:rPr>
      </w:pPr>
    </w:p>
    <w:p w14:paraId="7E9852EF" w14:textId="402C9B12" w:rsidR="00B44B3F" w:rsidRPr="00390B48" w:rsidRDefault="00EC6AAF"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peut être renforcer un peu le côté « nouveauté » du modèle afin de montrer qu’on en est à explorer de nouvelles solutions, pas de faire de la routine</w:t>
      </w:r>
      <w:r w:rsidR="00D82BA7" w:rsidRPr="00235BC3">
        <w:rPr>
          <w:rFonts w:ascii="Times New Roman" w:hAnsi="Times New Roman" w:cs="Times New Roman"/>
          <w:sz w:val="24"/>
          <w:szCs w:val="24"/>
          <w:highlight w:val="yellow"/>
        </w:rPr>
        <w:t>. Il faut que le lecteur soit incité à s’intéresser au pattern d’ensemble et à la méthode plutôt qu’aux espèces particulières qu’on étudie</w:t>
      </w:r>
      <w:r w:rsidRPr="00235BC3">
        <w:rPr>
          <w:rFonts w:ascii="Times New Roman" w:hAnsi="Times New Roman" w:cs="Times New Roman"/>
          <w:sz w:val="24"/>
          <w:szCs w:val="24"/>
          <w:highlight w:val="yellow"/>
        </w:rPr>
        <w:t>]</w:t>
      </w:r>
      <w:r w:rsidR="00B44B3F" w:rsidRPr="00235BC3">
        <w:rPr>
          <w:rFonts w:ascii="Times New Roman" w:hAnsi="Times New Roman" w:cs="Times New Roman"/>
          <w:b/>
          <w:sz w:val="24"/>
          <w:szCs w:val="24"/>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roadkills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with the roads included in this study</w:t>
      </w:r>
      <w:r w:rsidR="001B1795">
        <w:rPr>
          <w:rFonts w:ascii="Times New Roman" w:hAnsi="Times New Roman" w:cs="Times New Roman"/>
          <w:sz w:val="24"/>
          <w:szCs w:val="24"/>
          <w:lang w:val="en-GB"/>
        </w:rPr>
        <w:t xml:space="preserve"> ;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x  1 km</w:t>
      </w:r>
      <w:r w:rsidR="001B1795">
        <w:rPr>
          <w:rFonts w:ascii="Times New Roman" w:hAnsi="Times New Roman" w:cs="Times New Roman"/>
          <w:sz w:val="24"/>
          <w:szCs w:val="24"/>
          <w:lang w:val="en-GB"/>
        </w:rPr>
        <w:t>, scaled units, darker color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vulpes, </w:t>
      </w:r>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 xml:space="preserve">uropean badger </w:t>
      </w:r>
      <w:r w:rsidRPr="00235BC3">
        <w:rPr>
          <w:rFonts w:ascii="Times New Roman" w:hAnsi="Times New Roman" w:cs="Times New Roman"/>
          <w:i/>
          <w:sz w:val="24"/>
          <w:szCs w:val="24"/>
          <w:lang w:val="en-GB"/>
        </w:rPr>
        <w:t xml:space="preserve">Meles meles,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Capreolus capreolus</w:t>
      </w:r>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martes,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foina,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1821E27C"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DE5204">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57714,"uris":["http://zotero.org/users/942300/items/YE9W5UYY"],"itemData":{"id":57714,"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5B673A2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assuming that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r w:rsidR="00C92879">
        <w:rPr>
          <w:rFonts w:ascii="Times New Roman" w:hAnsi="Times New Roman" w:cs="Times New Roman"/>
          <w:sz w:val="24"/>
          <w:szCs w:val="24"/>
          <w:lang w:val="en-GB"/>
        </w:rPr>
        <w:t xml:space="preserve">in spite of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0"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Biolovision </w:t>
      </w:r>
      <w:r w:rsidR="00C81213" w:rsidRPr="00235BC3">
        <w:rPr>
          <w:rFonts w:ascii="Times New Roman" w:hAnsi="Times New Roman" w:cs="Times New Roman"/>
          <w:sz w:val="24"/>
          <w:szCs w:val="24"/>
          <w:lang w:val="en-GB"/>
        </w:rPr>
        <w:t>architecture (</w:t>
      </w:r>
      <w:hyperlink r:id="rId11"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r w:rsidR="00863010" w:rsidRPr="00235BC3">
        <w:rPr>
          <w:rFonts w:ascii="Times New Roman" w:hAnsi="Times New Roman" w:cs="Times New Roman"/>
          <w:sz w:val="24"/>
          <w:szCs w:val="24"/>
          <w:highlight w:val="yellow"/>
          <w:lang w:val="en-GB"/>
        </w:rPr>
        <w:t xml:space="preserve"> </w:t>
      </w:r>
      <w:r w:rsidR="00587D38" w:rsidRPr="00235BC3">
        <w:rPr>
          <w:rFonts w:ascii="Times New Roman" w:hAnsi="Times New Roman" w:cs="Times New Roman"/>
          <w:sz w:val="24"/>
          <w:szCs w:val="24"/>
          <w:highlight w:val="yellow"/>
          <w:lang w:val="en-GB"/>
        </w:rPr>
        <w:t xml:space="preserve">indiquer </w:t>
      </w:r>
      <w:r w:rsidR="00863010" w:rsidRPr="00235BC3">
        <w:rPr>
          <w:rFonts w:ascii="Times New Roman" w:hAnsi="Times New Roman" w:cs="Times New Roman"/>
          <w:sz w:val="24"/>
          <w:szCs w:val="24"/>
          <w:highlight w:val="yellow"/>
          <w:lang w:val="en-GB"/>
        </w:rPr>
        <w:t>s’il faut citer des refs spécifiques]</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2274BD94"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8F771E" w:rsidRPr="00235BC3">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tal number of records (reflects sampling pressure on a grid cell);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number of species recorded (reflects the diversity and motivation of naturalists passing through a grid cell);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E47A8D9"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 xml:space="preserve">SAMPLING=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2"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Insitut Géographique National (IGN -, BD-TOPO: </w:t>
      </w:r>
      <w:hyperlink r:id="rId13"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retrieved in  march 2021 – vector layer  HAIE.shp).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635BCC0E" w:rsidR="00D465E8" w:rsidRPr="00235BC3" w:rsidRDefault="00656C91"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lastRenderedPageBreak/>
        <w:t>R</w:t>
      </w:r>
      <w:r w:rsidR="00D465E8" w:rsidRPr="00235BC3">
        <w:rPr>
          <w:rFonts w:ascii="Times New Roman" w:hAnsi="Times New Roman" w:cs="Times New Roman"/>
          <w:i/>
          <w:sz w:val="24"/>
          <w:szCs w:val="24"/>
          <w:lang w:val="en-GB"/>
        </w:rPr>
        <w:t>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7AA4F623"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since 2014 by the patrols of the Direction Interdépartemental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n a car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Records of roadkills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83592,"uris":["http://zotero.org/users/942300/items/UXLMPVF9"],"itemData":{"id":83592,"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deers,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2BAAA2CF"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An unknown proportion of roadkills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81427,"uris":["http://zotero.org/users/942300/items/WHADQKCF"],"itemData":{"id":81427,"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roadkills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3023D0">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layer</w:t>
            </w:r>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variable</w:t>
            </w:r>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ean</w:t>
            </w:r>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sd</w:t>
            </w:r>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in</w:t>
            </w:r>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ax</w:t>
            </w:r>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pixels&gt;0 (%)</w:t>
            </w:r>
          </w:p>
        </w:tc>
      </w:tr>
      <w:tr w:rsidR="00C07E28" w:rsidRPr="001A0EA4" w14:paraId="4EC3FD5B" w14:textId="77777777" w:rsidTr="003023D0">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exposure</w:t>
            </w:r>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3023D0">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3023D0">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3023D0">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Wetlands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3023D0">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Hedgerows, m.ha</w:t>
            </w:r>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3023D0">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danger</w:t>
            </w:r>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3023D0">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sampling</w:t>
            </w:r>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r w:rsidRPr="001A0EA4">
              <w:rPr>
                <w:rFonts w:ascii="Times New Roman" w:eastAsia="Times New Roman" w:hAnsi="Times New Roman" w:cs="Times New Roman"/>
                <w:i/>
                <w:iCs/>
                <w:color w:val="000000"/>
                <w:sz w:val="18"/>
                <w:szCs w:val="18"/>
                <w:lang w:val="en-GB" w:eastAsia="fr-FR"/>
              </w:rPr>
              <w:t>(total nb.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3023D0">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r w:rsidRPr="001A0EA4">
              <w:rPr>
                <w:rFonts w:ascii="Times New Roman" w:eastAsia="Times New Roman" w:hAnsi="Times New Roman" w:cs="Times New Roman"/>
                <w:i/>
                <w:iCs/>
                <w:color w:val="000000"/>
                <w:sz w:val="18"/>
                <w:szCs w:val="18"/>
                <w:lang w:val="en-GB" w:eastAsia="fr-FR"/>
              </w:rPr>
              <w:t>(nb.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3023D0">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r w:rsidRPr="001A0EA4">
              <w:rPr>
                <w:rFonts w:ascii="Times New Roman" w:eastAsia="Times New Roman" w:hAnsi="Times New Roman" w:cs="Times New Roman"/>
                <w:i/>
                <w:iCs/>
                <w:color w:val="000000"/>
                <w:sz w:val="18"/>
                <w:szCs w:val="18"/>
                <w:lang w:val="en-GB" w:eastAsia="fr-FR"/>
              </w:rPr>
              <w:t>(nb.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3023D0">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r w:rsidRPr="001A0EA4">
              <w:rPr>
                <w:rFonts w:ascii="Times New Roman" w:eastAsia="Times New Roman" w:hAnsi="Times New Roman" w:cs="Times New Roman"/>
                <w:i/>
                <w:iCs/>
                <w:color w:val="000000"/>
                <w:sz w:val="18"/>
                <w:szCs w:val="18"/>
                <w:lang w:val="en-GB" w:eastAsia="fr-FR"/>
              </w:rPr>
              <w:t>(nb.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40763B20"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from vector layers produced by the IGN (BD-TOPO, shapefiles HAIE.shp - ZONE_DE_VEGETATION.shp - TRONCON_HYDROGRAPHIQUE.shp)</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TRONCON_DE_ROUTE.shp).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4"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CEREMA attention : le lien est HS (21/08/2024), insérer le bon lien, que je n’ai pas retrouvé</w:t>
      </w:r>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r w:rsidR="001A4992" w:rsidRPr="00235BC3">
        <w:rPr>
          <w:rFonts w:ascii="Times New Roman" w:hAnsi="Times New Roman" w:cs="Times New Roman"/>
          <w:sz w:val="24"/>
          <w:szCs w:val="24"/>
          <w:highlight w:val="yellow"/>
          <w:lang w:val="en-GB"/>
        </w:rPr>
        <w:t>CEREMA : si vous pouvez ajouter quelques precisions : nombre de capteurs, espacement, références, etc…]</w:t>
      </w:r>
      <w:r w:rsidR="001A4992" w:rsidRPr="00235BC3">
        <w:rPr>
          <w:rFonts w:ascii="Times New Roman" w:hAnsi="Times New Roman" w:cs="Times New Roman"/>
          <w:sz w:val="24"/>
          <w:szCs w:val="24"/>
          <w:lang w:val="en-GB"/>
        </w:rPr>
        <w:t xml:space="preserve">. </w:t>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 xml:space="preserve">[CEREMA : </w:t>
      </w:r>
      <w:r w:rsidR="00371465" w:rsidRPr="00235BC3">
        <w:rPr>
          <w:rFonts w:ascii="Times New Roman" w:hAnsi="Times New Roman" w:cs="Times New Roman"/>
          <w:sz w:val="24"/>
          <w:szCs w:val="24"/>
          <w:highlight w:val="yellow"/>
          <w:lang w:val="en-GB"/>
        </w:rPr>
        <w:t xml:space="preserve">quelle est la </w:t>
      </w:r>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35610F2" w14:textId="77777777" w:rsidR="00047172" w:rsidRPr="00235BC3" w:rsidRDefault="00047172" w:rsidP="00235BC3">
      <w:pPr>
        <w:spacing w:line="480" w:lineRule="auto"/>
        <w:rPr>
          <w:rFonts w:ascii="Times New Roman" w:hAnsi="Times New Roman" w:cs="Times New Roman"/>
          <w:sz w:val="24"/>
          <w:szCs w:val="24"/>
          <w:lang w:val="en-GB"/>
        </w:rPr>
      </w:pPr>
    </w:p>
    <w:p w14:paraId="0C98F77C" w14:textId="77777777" w:rsidR="00740840" w:rsidRPr="001B4364" w:rsidRDefault="00740840" w:rsidP="00740840">
      <w:pPr>
        <w:spacing w:line="480" w:lineRule="auto"/>
        <w:rPr>
          <w:rFonts w:ascii="Times New Roman" w:hAnsi="Times New Roman" w:cs="Times New Roman"/>
          <w:iCs/>
          <w:sz w:val="24"/>
          <w:szCs w:val="24"/>
          <w:lang w:val="en-AU"/>
        </w:rPr>
      </w:pPr>
      <w:r w:rsidRPr="00740840">
        <w:rPr>
          <w:rFonts w:ascii="Times New Roman" w:hAnsi="Times New Roman" w:cs="Times New Roman"/>
          <w:i/>
          <w:sz w:val="24"/>
          <w:szCs w:val="24"/>
          <w:lang w:val="en-GB"/>
        </w:rPr>
        <w:t xml:space="preserve">Risk analysis model </w:t>
      </w:r>
    </w:p>
    <w:p w14:paraId="2FB89A4F" w14:textId="77777777" w:rsidR="00047172" w:rsidRDefault="00047172" w:rsidP="00740840">
      <w:pPr>
        <w:spacing w:line="480" w:lineRule="auto"/>
        <w:jc w:val="both"/>
        <w:rPr>
          <w:rFonts w:ascii="Times New Roman" w:hAnsi="Times New Roman" w:cs="Times New Roman"/>
          <w:sz w:val="24"/>
          <w:szCs w:val="24"/>
          <w:lang w:val="en-AU"/>
        </w:rPr>
      </w:pPr>
    </w:p>
    <w:p w14:paraId="635B186D" w14:textId="2C718160" w:rsidR="00740840" w:rsidRDefault="00740840" w:rsidP="00740840">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alive animal </w:t>
      </w:r>
      <w:r w:rsidR="00E15515">
        <w:rPr>
          <w:rFonts w:ascii="Times New Roman" w:hAnsi="Times New Roman" w:cs="Times New Roman"/>
          <w:sz w:val="24"/>
          <w:szCs w:val="24"/>
          <w:lang w:val="en-AU"/>
        </w:rPr>
        <w:t xml:space="preserve">sightings </w:t>
      </w:r>
      <w:r>
        <w:rPr>
          <w:rFonts w:ascii="Times New Roman" w:hAnsi="Times New Roman" w:cs="Times New Roman"/>
          <w:sz w:val="24"/>
          <w:szCs w:val="24"/>
          <w:lang w:val="en-AU"/>
        </w:rPr>
        <w:t>and roadkill</w:t>
      </w:r>
      <w:r w:rsidR="00E15515">
        <w:rPr>
          <w:rFonts w:ascii="Times New Roman" w:hAnsi="Times New Roman" w:cs="Times New Roman"/>
          <w:sz w:val="24"/>
          <w:szCs w:val="24"/>
          <w:lang w:val="en-AU"/>
        </w:rPr>
        <w:t xml:space="preserve"> records</w:t>
      </w:r>
      <w:r>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 xml:space="preserve">as </w:t>
      </w:r>
      <w:r>
        <w:rPr>
          <w:rFonts w:ascii="Times New Roman" w:hAnsi="Times New Roman" w:cs="Times New Roman"/>
          <w:sz w:val="24"/>
          <w:szCs w:val="24"/>
          <w:lang w:val="en-AU"/>
        </w:rPr>
        <w:t xml:space="preserve">two </w:t>
      </w:r>
      <w:r w:rsidRPr="00235BC3">
        <w:rPr>
          <w:rFonts w:ascii="Times New Roman" w:hAnsi="Times New Roman" w:cs="Times New Roman"/>
          <w:sz w:val="24"/>
          <w:szCs w:val="24"/>
          <w:lang w:val="en-AU"/>
        </w:rPr>
        <w:t>colle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of spatial points, </w:t>
      </w:r>
      <w:r w:rsidR="00716552">
        <w:rPr>
          <w:rFonts w:ascii="Times New Roman" w:hAnsi="Times New Roman" w:cs="Times New Roman"/>
          <w:sz w:val="24"/>
          <w:szCs w:val="24"/>
          <w:lang w:val="en-AU"/>
        </w:rPr>
        <w:t xml:space="preserve">in which </w:t>
      </w:r>
      <w:r w:rsidRPr="00235BC3">
        <w:rPr>
          <w:rFonts w:ascii="Times New Roman" w:hAnsi="Times New Roman" w:cs="Times New Roman"/>
          <w:sz w:val="24"/>
          <w:szCs w:val="24"/>
          <w:lang w:val="en-AU"/>
        </w:rPr>
        <w:t>each point represent</w:t>
      </w:r>
      <w:r w:rsidR="00716552">
        <w:rPr>
          <w:rFonts w:ascii="Times New Roman" w:hAnsi="Times New Roman" w:cs="Times New Roman"/>
          <w:sz w:val="24"/>
          <w:szCs w:val="24"/>
          <w:lang w:val="en-AU"/>
        </w:rPr>
        <w:t>ed</w:t>
      </w:r>
      <w:r w:rsidRPr="00235BC3">
        <w:rPr>
          <w:rFonts w:ascii="Times New Roman" w:hAnsi="Times New Roman" w:cs="Times New Roman"/>
          <w:sz w:val="24"/>
          <w:szCs w:val="24"/>
          <w:lang w:val="en-AU"/>
        </w:rPr>
        <w:t xml:space="preserve"> </w:t>
      </w:r>
      <w:r w:rsidR="009D03DE">
        <w:rPr>
          <w:rFonts w:ascii="Times New Roman" w:hAnsi="Times New Roman" w:cs="Times New Roman"/>
          <w:sz w:val="24"/>
          <w:szCs w:val="24"/>
          <w:lang w:val="en-AU"/>
        </w:rPr>
        <w:t xml:space="preserve">either </w:t>
      </w:r>
      <w:r w:rsidRPr="00235BC3">
        <w:rPr>
          <w:rFonts w:ascii="Times New Roman" w:hAnsi="Times New Roman" w:cs="Times New Roman"/>
          <w:sz w:val="24"/>
          <w:szCs w:val="24"/>
          <w:lang w:val="en-AU"/>
        </w:rPr>
        <w:t>the presence of a living animal</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D03DE">
        <w:rPr>
          <w:rFonts w:ascii="Times New Roman" w:hAnsi="Times New Roman" w:cs="Times New Roman"/>
          <w:iCs/>
          <w:sz w:val="24"/>
          <w:szCs w:val="24"/>
          <w:lang w:val="en-AU"/>
        </w:rPr>
        <w:t>,</w:t>
      </w:r>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or an animal killed by a vehicle collision</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for a given species </w:t>
      </w:r>
      <m:oMath>
        <m:r>
          <w:rPr>
            <w:rFonts w:ascii="Cambria Math" w:hAnsi="Cambria Math" w:cs="Times New Roman"/>
            <w:sz w:val="24"/>
            <w:szCs w:val="24"/>
            <w:lang w:val="en-AU"/>
          </w:rPr>
          <m:t>i</m:t>
        </m:r>
      </m:oMath>
      <w:r w:rsidRPr="00235BC3">
        <w:rPr>
          <w:rFonts w:ascii="Times New Roman" w:eastAsiaTheme="minorEastAsia" w:hAnsi="Times New Roman" w:cs="Times New Roman"/>
          <w:iCs/>
          <w:sz w:val="24"/>
          <w:szCs w:val="24"/>
          <w:lang w:val="en-AU"/>
        </w:rPr>
        <w:t xml:space="preserve"> at a given location</w:t>
      </w:r>
      <w:r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 xml:space="preserve">These data can be </w:t>
      </w:r>
      <w:r w:rsidR="00822D9D" w:rsidRPr="00235BC3">
        <w:rPr>
          <w:rFonts w:ascii="Times New Roman" w:hAnsi="Times New Roman" w:cs="Times New Roman"/>
          <w:sz w:val="24"/>
          <w:szCs w:val="24"/>
          <w:lang w:val="en-AU"/>
        </w:rPr>
        <w:t>modelled</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in </w:t>
      </w:r>
      <w:r w:rsidRPr="00235BC3">
        <w:rPr>
          <w:rFonts w:ascii="Times New Roman" w:hAnsi="Times New Roman" w:cs="Times New Roman"/>
          <w:sz w:val="24"/>
          <w:szCs w:val="24"/>
          <w:lang w:val="en-AU"/>
        </w:rPr>
        <w:t>a point process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Pr>
          <w:rFonts w:ascii="Times New Roman" w:hAnsi="Times New Roman" w:cs="Times New Roman"/>
          <w:sz w:val="24"/>
          <w:szCs w:val="24"/>
          <w:lang w:val="en-AU"/>
        </w:rPr>
        <w:fldChar w:fldCharType="separate"/>
      </w:r>
      <w:r w:rsidRPr="00C15963">
        <w:rPr>
          <w:rFonts w:ascii="Times New Roman" w:hAnsi="Times New Roman" w:cs="Times New Roman"/>
          <w:sz w:val="24"/>
          <w:lang w:val="en-GB"/>
        </w:rPr>
        <w:t>(Renner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xml:space="preserve">, which </w:t>
      </w:r>
      <w:r w:rsidR="00073C72">
        <w:rPr>
          <w:rFonts w:ascii="Times New Roman" w:hAnsi="Times New Roman" w:cs="Times New Roman"/>
          <w:sz w:val="24"/>
          <w:szCs w:val="24"/>
          <w:lang w:val="en-AU"/>
        </w:rPr>
        <w:t>predicts the number of points per unit area</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through </w:t>
      </w:r>
      <w:r w:rsidR="005D316E">
        <w:rPr>
          <w:rFonts w:ascii="Times New Roman" w:hAnsi="Times New Roman" w:cs="Times New Roman"/>
          <w:sz w:val="24"/>
          <w:szCs w:val="24"/>
          <w:lang w:val="en-AU"/>
        </w:rPr>
        <w:t xml:space="preserve">intensity </w:t>
      </w:r>
      <w:r w:rsidRPr="00235BC3">
        <w:rPr>
          <w:rFonts w:ascii="Times New Roman" w:hAnsi="Times New Roman" w:cs="Times New Roman"/>
          <w:sz w:val="24"/>
          <w:szCs w:val="24"/>
          <w:lang w:val="en-AU"/>
        </w:rPr>
        <w:t>function</w:t>
      </w:r>
      <w:r w:rsidR="005D316E">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073C72">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 A </w:t>
      </w:r>
      <w:r w:rsidRPr="00235BC3">
        <w:rPr>
          <w:rFonts w:ascii="Times New Roman" w:hAnsi="Times New Roman" w:cs="Times New Roman"/>
          <w:sz w:val="24"/>
          <w:szCs w:val="24"/>
          <w:lang w:val="en-AU"/>
        </w:rPr>
        <w:lastRenderedPageBreak/>
        <w:t xml:space="preserve">fundamental </w:t>
      </w:r>
      <w:r w:rsidR="009546F8">
        <w:rPr>
          <w:rFonts w:ascii="Times New Roman" w:hAnsi="Times New Roman" w:cs="Times New Roman"/>
          <w:sz w:val="24"/>
          <w:szCs w:val="24"/>
          <w:lang w:val="en-AU"/>
        </w:rPr>
        <w:t>implementation of this</w:t>
      </w:r>
      <w:r w:rsidRPr="00235BC3">
        <w:rPr>
          <w:rFonts w:ascii="Times New Roman" w:hAnsi="Times New Roman" w:cs="Times New Roman"/>
          <w:sz w:val="24"/>
          <w:szCs w:val="24"/>
          <w:lang w:val="en-AU"/>
        </w:rPr>
        <w:t xml:space="preserve"> model is the inhomogeneous Poisson process, which assumes that the intensity is spatially heterogeneous and that, conditional on covariates, points are independently distribute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Pr>
          <w:rFonts w:ascii="Times New Roman" w:hAnsi="Times New Roman" w:cs="Times New Roman"/>
          <w:sz w:val="24"/>
          <w:szCs w:val="24"/>
          <w:lang w:val="en-AU"/>
        </w:rPr>
        <w:fldChar w:fldCharType="separate"/>
      </w:r>
      <w:r w:rsidRPr="00DE256B">
        <w:rPr>
          <w:rFonts w:ascii="Times New Roman" w:hAnsi="Times New Roman" w:cs="Times New Roman"/>
          <w:sz w:val="24"/>
          <w:lang w:val="en-GB"/>
        </w:rPr>
        <w:t>(Baddeley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In this study, we move beyond this independence assumption by employing a log-Gaussian Cox process (hereafter denoted as LGCP). This model allows for spatial intera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between points (</w:t>
      </w:r>
      <w:r w:rsidRPr="00676C90">
        <w:rPr>
          <w:rFonts w:ascii="Times New Roman" w:hAnsi="Times New Roman" w:cs="Times New Roman"/>
          <w:i/>
          <w:iCs/>
          <w:sz w:val="24"/>
          <w:szCs w:val="24"/>
          <w:lang w:val="en-AU"/>
        </w:rPr>
        <w:t>e.g.</w:t>
      </w:r>
      <w:r w:rsidRPr="00235BC3">
        <w:rPr>
          <w:rFonts w:ascii="Times New Roman" w:hAnsi="Times New Roman" w:cs="Times New Roman"/>
          <w:sz w:val="24"/>
          <w:szCs w:val="24"/>
          <w:lang w:val="en-AU"/>
        </w:rPr>
        <w:t xml:space="preserve">, attraction or repulsion) </w:t>
      </w:r>
      <w:r>
        <w:rPr>
          <w:rFonts w:ascii="Times New Roman" w:hAnsi="Times New Roman" w:cs="Times New Roman"/>
          <w:sz w:val="24"/>
          <w:szCs w:val="24"/>
          <w:lang w:val="en-AU"/>
        </w:rPr>
        <w:t>un</w:t>
      </w:r>
      <w:r w:rsidRPr="00235BC3">
        <w:rPr>
          <w:rFonts w:ascii="Times New Roman" w:hAnsi="Times New Roman" w:cs="Times New Roman"/>
          <w:sz w:val="24"/>
          <w:szCs w:val="24"/>
          <w:lang w:val="en-AU"/>
        </w:rPr>
        <w:t>explained by covariates alone, by incorporating a Gaussian random field (hereafter denoted as GRF) into the intensity function of the point proces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Pr>
          <w:rFonts w:ascii="Times New Roman" w:hAnsi="Times New Roman" w:cs="Times New Roman"/>
          <w:sz w:val="24"/>
          <w:szCs w:val="24"/>
          <w:lang w:val="en-AU"/>
        </w:rPr>
        <w:fldChar w:fldCharType="separate"/>
      </w:r>
      <w:r w:rsidRPr="008350BE">
        <w:rPr>
          <w:rFonts w:ascii="Times New Roman" w:hAnsi="Times New Roman" w:cs="Times New Roman"/>
          <w:sz w:val="24"/>
          <w:lang w:val="en-GB"/>
        </w:rPr>
        <w:t>(Møller et al. 1998)</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w:t>
      </w:r>
    </w:p>
    <w:p w14:paraId="30B7DDAE" w14:textId="77777777" w:rsidR="007864B5" w:rsidRDefault="00740840" w:rsidP="00740840">
      <w:pPr>
        <w:spacing w:line="480" w:lineRule="auto"/>
        <w:jc w:val="both"/>
        <w:rPr>
          <w:rFonts w:ascii="Times New Roman" w:eastAsiaTheme="minorEastAsia" w:hAnsi="Times New Roman" w:cs="Times New Roman"/>
          <w:sz w:val="24"/>
          <w:szCs w:val="24"/>
          <w:lang w:val="en-AU"/>
        </w:rPr>
      </w:pPr>
      <w:r>
        <w:rPr>
          <w:rFonts w:ascii="Times New Roman" w:hAnsi="Times New Roman" w:cs="Times New Roman"/>
          <w:sz w:val="24"/>
          <w:szCs w:val="24"/>
          <w:lang w:val="en-AU"/>
        </w:rPr>
        <w:t xml:space="preserve">The intensity of alive individuals </w:t>
      </w:r>
      <w:r w:rsidR="00F67803">
        <w:rPr>
          <w:rFonts w:ascii="Times New Roman" w:hAnsi="Times New Roman" w:cs="Times New Roman"/>
          <w:sz w:val="24"/>
          <w:szCs w:val="24"/>
          <w:lang w:val="en-AU"/>
        </w:rPr>
        <w:t>stems</w:t>
      </w:r>
      <w:r>
        <w:rPr>
          <w:rFonts w:ascii="Times New Roman" w:hAnsi="Times New Roman" w:cs="Times New Roman"/>
          <w:sz w:val="24"/>
          <w:szCs w:val="24"/>
          <w:lang w:val="en-AU"/>
        </w:rPr>
        <w:t xml:space="preserve"> from the </w:t>
      </w:r>
      <w:r w:rsidR="00217F69">
        <w:rPr>
          <w:rFonts w:ascii="Times New Roman" w:hAnsi="Times New Roman" w:cs="Times New Roman"/>
          <w:sz w:val="24"/>
          <w:szCs w:val="24"/>
          <w:lang w:val="en-AU"/>
        </w:rPr>
        <w:t xml:space="preserve">product of the </w:t>
      </w:r>
      <w:r>
        <w:rPr>
          <w:rFonts w:ascii="Times New Roman" w:hAnsi="Times New Roman" w:cs="Times New Roman"/>
          <w:sz w:val="24"/>
          <w:szCs w:val="24"/>
          <w:lang w:val="en-AU"/>
        </w:rPr>
        <w:t xml:space="preserve">true distribution of </w:t>
      </w:r>
      <w:r w:rsidR="00F67803">
        <w:rPr>
          <w:rFonts w:ascii="Times New Roman" w:hAnsi="Times New Roman" w:cs="Times New Roman"/>
          <w:sz w:val="24"/>
          <w:szCs w:val="24"/>
          <w:lang w:val="en-AU"/>
        </w:rPr>
        <w:t xml:space="preserve">a </w:t>
      </w:r>
      <w:r>
        <w:rPr>
          <w:rFonts w:ascii="Times New Roman" w:hAnsi="Times New Roman" w:cs="Times New Roman"/>
          <w:sz w:val="24"/>
          <w:szCs w:val="24"/>
          <w:lang w:val="en-AU"/>
        </w:rPr>
        <w:t xml:space="preserve">given species, </w:t>
      </w:r>
      <w:r w:rsidR="00F67803">
        <w:rPr>
          <w:rFonts w:ascii="Times New Roman" w:hAnsi="Times New Roman" w:cs="Times New Roman"/>
          <w:sz w:val="24"/>
          <w:szCs w:val="24"/>
          <w:lang w:val="en-AU"/>
        </w:rPr>
        <w:t xml:space="preserve">which defines </w:t>
      </w:r>
      <w:r>
        <w:rPr>
          <w:rFonts w:ascii="Times New Roman" w:hAnsi="Times New Roman" w:cs="Times New Roman"/>
          <w:sz w:val="24"/>
          <w:szCs w:val="24"/>
          <w:lang w:val="en-AU"/>
        </w:rPr>
        <w:t>the exposure</w:t>
      </w:r>
      <w:r w:rsidR="00F67803">
        <w:rPr>
          <w:rFonts w:ascii="Times New Roman" w:hAnsi="Times New Roman" w:cs="Times New Roman"/>
          <w:sz w:val="24"/>
          <w:szCs w:val="24"/>
          <w:lang w:val="en-AU"/>
        </w:rPr>
        <w:t xml:space="preserve"> of the risk model</w:t>
      </w:r>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probability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hAnsi="Times New Roman" w:cs="Times New Roman"/>
          <w:sz w:val="24"/>
          <w:szCs w:val="24"/>
          <w:lang w:val="en-AU"/>
        </w:rPr>
        <w:t xml:space="preserve"> of location </w:t>
      </w:r>
      <m:oMath>
        <m:r>
          <w:rPr>
            <w:rFonts w:ascii="Cambria Math" w:hAnsi="Cambria Math" w:cs="Times New Roman"/>
            <w:sz w:val="24"/>
            <w:szCs w:val="24"/>
            <w:lang w:val="en-AU"/>
          </w:rPr>
          <m:t>i</m:t>
        </m:r>
      </m:oMath>
      <w:r>
        <w:rPr>
          <w:rFonts w:ascii="Times New Roman" w:eastAsiaTheme="minorEastAsia" w:hAnsi="Times New Roman" w:cs="Times New Roman"/>
          <w:sz w:val="24"/>
          <w:szCs w:val="24"/>
          <w:lang w:val="en-AU"/>
        </w:rPr>
        <w:t xml:space="preserve"> to be sampled</w:t>
      </w:r>
      <w:r w:rsidR="00BC6C81">
        <w:rPr>
          <w:rFonts w:ascii="Times New Roman" w:eastAsiaTheme="minorEastAsia" w:hAnsi="Times New Roman" w:cs="Times New Roman"/>
          <w:sz w:val="24"/>
          <w:szCs w:val="24"/>
          <w:lang w:val="en-AU"/>
        </w:rPr>
        <w:t>, such that</w:t>
      </w:r>
      <w:r w:rsidR="007864B5">
        <w:rPr>
          <w:rFonts w:ascii="Times New Roman" w:eastAsiaTheme="minorEastAsia" w:hAnsi="Times New Roman" w:cs="Times New Roman"/>
          <w:sz w:val="24"/>
          <w:szCs w:val="24"/>
          <w:lang w:val="en-AU"/>
        </w:rPr>
        <w:t xml:space="preserve">: </w:t>
      </w:r>
    </w:p>
    <w:p w14:paraId="6AE24F03" w14:textId="1CF6BFD3" w:rsidR="007864B5" w:rsidRPr="002C04B8" w:rsidRDefault="007864B5" w:rsidP="00740840">
      <w:pPr>
        <w:spacing w:line="480" w:lineRule="auto"/>
        <w:jc w:val="both"/>
        <w:rPr>
          <w:rFonts w:ascii="Times New Roman" w:hAnsi="Times New Roman" w:cs="Times New Roman"/>
          <w:iCs/>
          <w:sz w:val="24"/>
          <w:szCs w:val="24"/>
          <w:lang w:val="en-GB"/>
        </w:rPr>
      </w:pPr>
      <w:r w:rsidRPr="00E15515">
        <w:rPr>
          <w:rFonts w:ascii="Times New Roman" w:hAnsi="Times New Roman" w:cs="Times New Roman"/>
          <w:sz w:val="24"/>
          <w:szCs w:val="24"/>
          <w:highlight w:val="yellow"/>
        </w:rPr>
        <w:t>[Julien fais un cross-check des équations STP</w:t>
      </w:r>
      <w:r>
        <w:rPr>
          <w:rFonts w:ascii="Times New Roman" w:hAnsi="Times New Roman" w:cs="Times New Roman"/>
          <w:sz w:val="24"/>
          <w:szCs w:val="24"/>
          <w:highlight w:val="yellow"/>
        </w:rPr>
        <w:t xml:space="preserve"> . J’ai divisé la première en 2 pour faire des blocs d’équations moins gros, fluidifier la lecture et éviter les répétitions. </w:t>
      </w:r>
      <w:r w:rsidRPr="002C04B8">
        <w:rPr>
          <w:rFonts w:ascii="Times New Roman" w:hAnsi="Times New Roman" w:cs="Times New Roman"/>
          <w:sz w:val="24"/>
          <w:szCs w:val="24"/>
          <w:highlight w:val="yellow"/>
          <w:lang w:val="en-GB"/>
        </w:rPr>
        <w:t>OK ?]</w:t>
      </w:r>
    </w:p>
    <w:p w14:paraId="7AB7869B" w14:textId="47710636" w:rsidR="007864B5" w:rsidRPr="007864B5" w:rsidRDefault="00000000" w:rsidP="007864B5">
      <w:pPr>
        <w:spacing w:line="480" w:lineRule="auto"/>
        <w:jc w:val="center"/>
        <w:rPr>
          <w:rFonts w:ascii="Times New Roman" w:eastAsiaTheme="minorEastAsia"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qArr>
          </m:e>
        </m:d>
      </m:oMath>
      <w:r w:rsidR="007864B5">
        <w:rPr>
          <w:rFonts w:ascii="Times New Roman" w:eastAsiaTheme="minorEastAsia" w:hAnsi="Times New Roman" w:cs="Times New Roman"/>
          <w:iCs/>
          <w:sz w:val="24"/>
          <w:szCs w:val="24"/>
          <w:lang w:val="en-AU"/>
        </w:rPr>
        <w:t xml:space="preserve"> (1)</w:t>
      </w:r>
    </w:p>
    <w:p w14:paraId="38C4F945" w14:textId="56404836" w:rsidR="00740840" w:rsidRDefault="00507F07" w:rsidP="00740840">
      <w:pPr>
        <w:spacing w:line="480" w:lineRule="auto"/>
        <w:jc w:val="both"/>
        <w:rPr>
          <w:rFonts w:ascii="Times New Roman" w:hAnsi="Times New Roman" w:cs="Times New Roman"/>
          <w:sz w:val="24"/>
          <w:szCs w:val="24"/>
          <w:lang w:val="en-AU"/>
        </w:rPr>
      </w:pPr>
      <w:r>
        <w:rPr>
          <w:rFonts w:ascii="Times New Roman" w:eastAsiaTheme="minorEastAsia" w:hAnsi="Times New Roman" w:cs="Times New Roman"/>
          <w:sz w:val="24"/>
          <w:szCs w:val="24"/>
          <w:lang w:val="en-AU"/>
        </w:rPr>
        <w:t>We represented s</w:t>
      </w:r>
      <w:r w:rsidR="00740840">
        <w:rPr>
          <w:rFonts w:ascii="Times New Roman" w:eastAsiaTheme="minorEastAsia" w:hAnsi="Times New Roman" w:cs="Times New Roman"/>
          <w:sz w:val="24"/>
          <w:szCs w:val="24"/>
          <w:lang w:val="en-AU"/>
        </w:rPr>
        <w:t xml:space="preserve">ampling effort </w:t>
      </w:r>
      <w:r>
        <w:rPr>
          <w:rFonts w:ascii="Times New Roman" w:eastAsiaTheme="minorEastAsia" w:hAnsi="Times New Roman" w:cs="Times New Roman"/>
          <w:sz w:val="24"/>
          <w:szCs w:val="24"/>
          <w:lang w:val="en-AU"/>
        </w:rPr>
        <w:t>through the covariate</w:t>
      </w:r>
      <w:r w:rsidR="00740840">
        <w:rPr>
          <w:rFonts w:ascii="Times New Roman" w:eastAsiaTheme="minorEastAsia" w:hAnsi="Times New Roman" w:cs="Times New Roman"/>
          <w:sz w:val="24"/>
          <w:szCs w:val="24"/>
          <w:lang w:val="en-AU"/>
        </w:rPr>
        <w:t xml:space="preserve"> </w:t>
      </w:r>
      <m:oMath>
        <m:sSub>
          <m:sSubPr>
            <m:ctrlPr>
              <w:rPr>
                <w:rFonts w:ascii="Cambria Math" w:hAnsi="Cambria Math" w:cs="Times New Roman"/>
                <w:i/>
                <w:iCs/>
                <w:sz w:val="24"/>
                <w:szCs w:val="24"/>
              </w:rPr>
            </m:ctrlPr>
          </m:sSubPr>
          <m:e>
            <m:r>
              <m:rPr>
                <m:nor/>
              </m:rPr>
              <w:rPr>
                <w:rFonts w:ascii="Times New Roman" w:hAnsi="Times New Roman" w:cs="Times New Roman"/>
                <w:iCs/>
                <w:sz w:val="24"/>
                <w:szCs w:val="24"/>
                <w:lang w:val="en-AU"/>
              </w:rPr>
              <m:t>SAMPLING</m:t>
            </m:r>
            <m:ctrlPr>
              <w:rPr>
                <w:rFonts w:ascii="Cambria Math" w:eastAsiaTheme="minorEastAsia" w:hAnsi="Cambria Math" w:cs="Times New Roman"/>
                <w:i/>
                <w:sz w:val="24"/>
                <w:szCs w:val="24"/>
                <w:lang w:val="en-AU"/>
              </w:rPr>
            </m:ctrlPr>
          </m:e>
          <m:sub>
            <m:r>
              <w:rPr>
                <w:rFonts w:ascii="Cambria Math" w:eastAsiaTheme="minorEastAsia" w:hAnsi="Cambria Math" w:cs="Times New Roman"/>
                <w:sz w:val="24"/>
                <w:szCs w:val="24"/>
                <w:lang w:val="en-AU"/>
              </w:rPr>
              <m:t>i</m:t>
            </m:r>
          </m:sub>
        </m:sSub>
      </m:oMath>
      <w:r w:rsidRPr="00507F07">
        <w:rPr>
          <w:rFonts w:ascii="Times New Roman" w:eastAsiaTheme="minorEastAsia" w:hAnsi="Times New Roman" w:cs="Times New Roman"/>
          <w:iCs/>
          <w:sz w:val="24"/>
          <w:szCs w:val="24"/>
          <w:lang w:val="en-GB"/>
        </w:rPr>
        <w:t>,</w:t>
      </w:r>
      <w:r>
        <w:rPr>
          <w:rFonts w:ascii="Times New Roman" w:eastAsiaTheme="minorEastAsia" w:hAnsi="Times New Roman" w:cs="Times New Roman"/>
          <w:iCs/>
          <w:sz w:val="24"/>
          <w:szCs w:val="24"/>
          <w:lang w:val="en-GB"/>
        </w:rPr>
        <w:t xml:space="preserve"> described above and in Table 1</w:t>
      </w:r>
      <w:r w:rsidR="007864B5">
        <w:rPr>
          <w:rFonts w:ascii="Times New Roman" w:eastAsiaTheme="minorEastAsia" w:hAnsi="Times New Roman" w:cs="Times New Roman"/>
          <w:sz w:val="24"/>
          <w:szCs w:val="24"/>
          <w:lang w:val="en-AU"/>
        </w:rPr>
        <w:t xml:space="preserve"> and</w:t>
      </w:r>
      <w:r>
        <w:rPr>
          <w:rFonts w:ascii="Times New Roman" w:eastAsiaTheme="minorEastAsia" w:hAnsi="Times New Roman" w:cs="Times New Roman"/>
          <w:sz w:val="24"/>
          <w:szCs w:val="24"/>
          <w:lang w:val="en-AU"/>
        </w:rPr>
        <w:t xml:space="preserve"> modelled</w:t>
      </w:r>
      <w:r w:rsidR="00740840">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with </w:t>
      </w:r>
      <w:r w:rsidR="00740840">
        <w:rPr>
          <w:rFonts w:ascii="Times New Roman" w:eastAsiaTheme="minorEastAsia" w:hAnsi="Times New Roman" w:cs="Times New Roman"/>
          <w:sz w:val="24"/>
          <w:szCs w:val="24"/>
          <w:lang w:val="en-AU"/>
        </w:rPr>
        <w:t>habitat covariates and a spatial random effect</w:t>
      </w:r>
      <w:r w:rsidR="007864B5">
        <w:rPr>
          <w:rFonts w:ascii="Times New Roman" w:eastAsiaTheme="minorEastAsia" w:hAnsi="Times New Roman" w:cs="Times New Roman"/>
          <w:sz w:val="24"/>
          <w:szCs w:val="24"/>
          <w:lang w:val="en-AU"/>
        </w:rPr>
        <w:t>:</w:t>
      </w:r>
      <w:r w:rsidR="00740840">
        <w:rPr>
          <w:rFonts w:ascii="Times New Roman" w:eastAsiaTheme="minorEastAsia" w:hAnsi="Times New Roman" w:cs="Times New Roman"/>
          <w:sz w:val="24"/>
          <w:szCs w:val="24"/>
          <w:lang w:val="en-AU"/>
        </w:rPr>
        <w:t xml:space="preserve"> </w:t>
      </w:r>
    </w:p>
    <w:p w14:paraId="1A75371C" w14:textId="01934041" w:rsidR="007864B5" w:rsidRDefault="00000000" w:rsidP="007864B5">
      <w:pPr>
        <w:spacing w:line="480" w:lineRule="auto"/>
        <w:jc w:val="center"/>
        <w:rPr>
          <w:rFonts w:ascii="Times New Roman"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Cs/>
                    <w:sz w:val="24"/>
                    <w:szCs w:val="24"/>
                    <w:lang w:val="en-AU"/>
                  </w:rPr>
                </m:ctrlPr>
              </m:eqArrPr>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ctrlPr>
                  <w:rPr>
                    <w:rFonts w:ascii="Cambria Math" w:hAnsi="Cambria Math" w:cs="Times New Roman"/>
                    <w:i/>
                    <w:iCs/>
                    <w:sz w:val="24"/>
                    <w:szCs w:val="24"/>
                  </w:rPr>
                </m:ctrlPr>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ctrlPr>
                  <w:rPr>
                    <w:rFonts w:ascii="Cambria Math" w:hAnsi="Cambria Math" w:cs="Times New Roman"/>
                    <w:i/>
                    <w:iCs/>
                    <w:sz w:val="24"/>
                    <w:szCs w:val="24"/>
                  </w:rPr>
                </m:ctrlPr>
              </m:e>
            </m:eqArr>
          </m:e>
        </m:d>
      </m:oMath>
      <w:r w:rsidR="007864B5">
        <w:rPr>
          <w:rFonts w:ascii="Times New Roman" w:eastAsiaTheme="minorEastAsia" w:hAnsi="Times New Roman" w:cs="Times New Roman"/>
          <w:iCs/>
          <w:sz w:val="24"/>
          <w:szCs w:val="24"/>
          <w:lang w:val="en-AU"/>
        </w:rPr>
        <w:t xml:space="preserve"> (2)</w:t>
      </w:r>
    </w:p>
    <w:p w14:paraId="295265CA" w14:textId="11663E6B" w:rsidR="00740840" w:rsidRDefault="00740840" w:rsidP="00740840">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are the coefficients </w:t>
      </w:r>
      <w:r w:rsidRPr="00235BC3">
        <w:rPr>
          <w:rFonts w:ascii="Times New Roman" w:hAnsi="Times New Roman" w:cs="Times New Roman"/>
          <w:sz w:val="24"/>
          <w:szCs w:val="24"/>
          <w:lang w:val="en-AU"/>
        </w:rPr>
        <w:t>associated with spatial covariates derived from the principal component analysis on land cover types</w:t>
      </w:r>
      <w:r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is the coefficient related to the covariate quantifying sampling effort.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correspond to the range and standard deviation, respectively, of the Matérn covariance function used in the GRF.</w:t>
      </w:r>
    </w:p>
    <w:p w14:paraId="5917D11F" w14:textId="131D81AA" w:rsidR="00740840" w:rsidRDefault="00740840" w:rsidP="00740840">
      <w:pPr>
        <w:spacing w:line="480" w:lineRule="auto"/>
        <w:rPr>
          <w:rFonts w:ascii="Times New Roman" w:hAnsi="Times New Roman" w:cs="Times New Roman"/>
          <w:iCs/>
          <w:sz w:val="24"/>
          <w:szCs w:val="24"/>
          <w:lang w:val="en-AU"/>
        </w:rPr>
      </w:pPr>
      <w:r w:rsidRPr="00D01509">
        <w:rPr>
          <w:rFonts w:ascii="Times New Roman" w:hAnsi="Times New Roman" w:cs="Times New Roman"/>
          <w:iCs/>
          <w:sz w:val="24"/>
          <w:szCs w:val="24"/>
          <w:lang w:val="en-AU"/>
        </w:rPr>
        <w:lastRenderedPageBreak/>
        <w:t>Following the risk analysis f</w:t>
      </w:r>
      <w:r>
        <w:rPr>
          <w:rFonts w:ascii="Times New Roman" w:hAnsi="Times New Roman" w:cs="Times New Roman"/>
          <w:iCs/>
          <w:sz w:val="24"/>
          <w:szCs w:val="24"/>
          <w:lang w:val="en-AU"/>
        </w:rPr>
        <w:t xml:space="preserve">ramework, the intensity of roadkills </w:t>
      </w:r>
      <w:r w:rsidR="007A5DA6">
        <w:rPr>
          <w:rFonts w:ascii="Times New Roman" w:hAnsi="Times New Roman" w:cs="Times New Roman"/>
          <w:iCs/>
          <w:sz w:val="24"/>
          <w:szCs w:val="24"/>
          <w:lang w:val="en-AU"/>
        </w:rPr>
        <w:t>stems</w:t>
      </w:r>
      <w:r>
        <w:rPr>
          <w:rFonts w:ascii="Times New Roman" w:hAnsi="Times New Roman" w:cs="Times New Roman"/>
          <w:iCs/>
          <w:sz w:val="24"/>
          <w:szCs w:val="24"/>
          <w:lang w:val="en-AU"/>
        </w:rPr>
        <w:t xml:space="preserve"> from </w:t>
      </w:r>
      <w:r>
        <w:rPr>
          <w:rFonts w:ascii="Times New Roman" w:hAnsi="Times New Roman" w:cs="Times New Roman"/>
          <w:sz w:val="24"/>
          <w:szCs w:val="24"/>
          <w:lang w:val="en-AU"/>
        </w:rPr>
        <w:t xml:space="preserve">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danger layer,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p>
    <w:p w14:paraId="01BE6AD5" w14:textId="1254A75D" w:rsidR="00740840" w:rsidRPr="00D01509" w:rsidRDefault="00000000" w:rsidP="00744E09">
      <w:pPr>
        <w:spacing w:line="480" w:lineRule="auto"/>
        <w:jc w:val="center"/>
        <w:rPr>
          <w:rFonts w:ascii="Times New Roman" w:eastAsiaTheme="minorEastAsia" w:hAnsi="Times New Roman" w:cs="Times New Roman"/>
          <w:iCs/>
          <w:sz w:val="24"/>
          <w:szCs w:val="24"/>
          <w:lang w:val="en-AU"/>
        </w:rPr>
      </w:pP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R</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44E09">
        <w:rPr>
          <w:rFonts w:ascii="Times New Roman" w:eastAsiaTheme="minorEastAsia" w:hAnsi="Times New Roman" w:cs="Times New Roman"/>
          <w:iCs/>
          <w:sz w:val="24"/>
          <w:szCs w:val="24"/>
          <w:lang w:val="en-AU"/>
        </w:rPr>
        <w:t xml:space="preserve"> (3)</w:t>
      </w:r>
    </w:p>
    <w:p w14:paraId="01151552" w14:textId="4892CF81" w:rsidR="00740840" w:rsidRPr="00B81871" w:rsidRDefault="00744E09" w:rsidP="00740840">
      <w:pPr>
        <w:spacing w:line="480" w:lineRule="auto"/>
        <w:jc w:val="both"/>
        <w:rPr>
          <w:rFonts w:ascii="Times New Roman" w:eastAsiaTheme="minorEastAsia" w:hAnsi="Times New Roman" w:cs="Times New Roman"/>
          <w:iCs/>
          <w:sz w:val="24"/>
          <w:szCs w:val="24"/>
          <w:lang w:val="en-AU"/>
        </w:rPr>
      </w:pPr>
      <w:r>
        <w:rPr>
          <w:rFonts w:ascii="Times New Roman" w:hAnsi="Times New Roman" w:cs="Times New Roman"/>
          <w:sz w:val="24"/>
          <w:szCs w:val="24"/>
          <w:lang w:val="en-AU"/>
        </w:rPr>
        <w:t xml:space="preserve">We modelled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as a function of </w:t>
      </w:r>
      <w:r w:rsidR="00740840">
        <w:rPr>
          <w:rFonts w:ascii="Times New Roman" w:eastAsiaTheme="minorEastAsia" w:hAnsi="Times New Roman" w:cs="Times New Roman"/>
          <w:sz w:val="24"/>
          <w:szCs w:val="24"/>
          <w:lang w:val="en-AU"/>
        </w:rPr>
        <w:t>road characteristics and a spatial random effect</w:t>
      </w:r>
      <w:r w:rsidR="00740840" w:rsidRPr="00B81871">
        <w:rPr>
          <w:rFonts w:ascii="Times New Roman" w:eastAsiaTheme="minorEastAsia" w:hAnsi="Times New Roman" w:cs="Times New Roman"/>
          <w:iCs/>
          <w:sz w:val="24"/>
          <w:szCs w:val="24"/>
          <w:lang w:val="en-AU"/>
        </w:rPr>
        <w:t xml:space="preserve">: </w:t>
      </w:r>
    </w:p>
    <w:p w14:paraId="20DF9727" w14:textId="23E1F9D4" w:rsidR="00740840" w:rsidRPr="00235BC3" w:rsidRDefault="00000000" w:rsidP="00740840">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
                      <w:sz w:val="24"/>
                      <w:szCs w:val="24"/>
                      <w:lang w:val="en-AU"/>
                    </w:rPr>
                  </m:ctrlPr>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xml:space="preserve">                                 (</m:t>
              </m:r>
              <m:r>
                <m:rPr>
                  <m:nor/>
                </m:rPr>
                <w:rPr>
                  <w:rFonts w:ascii="Cambria Math" w:eastAsiaTheme="minorEastAsia" w:hAnsi="Times New Roman" w:cs="Times New Roman"/>
                  <w:iCs/>
                  <w:sz w:val="24"/>
                  <w:szCs w:val="24"/>
                  <w:lang w:val="en-AU"/>
                </w:rPr>
                <m:t>4</m:t>
              </m:r>
              <m:r>
                <m:rPr>
                  <m:nor/>
                </m:rPr>
                <w:rPr>
                  <w:rFonts w:ascii="Times New Roman" w:eastAsiaTheme="minorEastAsia" w:hAnsi="Times New Roman" w:cs="Times New Roman"/>
                  <w:iCs/>
                  <w:sz w:val="24"/>
                  <w:szCs w:val="24"/>
                  <w:lang w:val="en-AU"/>
                </w:rPr>
                <m:t>)</m:t>
              </m:r>
            </m:e>
          </m:d>
        </m:oMath>
      </m:oMathPara>
    </w:p>
    <w:p w14:paraId="3CB66BA9" w14:textId="519AA7BD" w:rsidR="00740840" w:rsidRDefault="00740840" w:rsidP="00740840">
      <w:pPr>
        <w:spacing w:line="480" w:lineRule="auto"/>
        <w:jc w:val="both"/>
        <w:rPr>
          <w:rFonts w:ascii="Times New Roman" w:hAnsi="Times New Roman" w:cs="Times New Roman"/>
          <w:sz w:val="24"/>
          <w:szCs w:val="24"/>
          <w:lang w:val="en-GB"/>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are the coefficients associated with speed limits, traffic intensity, distance to watercourses, and distance to vegetation, respectively. </w:t>
      </w:r>
      <w:r>
        <w:rPr>
          <w:rFonts w:ascii="Times New Roman" w:hAnsi="Times New Roman" w:cs="Times New Roman"/>
          <w:sz w:val="24"/>
          <w:szCs w:val="24"/>
          <w:lang w:val="en-AU"/>
        </w:rPr>
        <w:t>In equation (</w:t>
      </w:r>
      <w:r w:rsidR="00A15D4B">
        <w:rPr>
          <w:rFonts w:ascii="Times New Roman" w:hAnsi="Times New Roman" w:cs="Times New Roman"/>
          <w:sz w:val="24"/>
          <w:szCs w:val="24"/>
          <w:lang w:val="en-AU"/>
        </w:rPr>
        <w:t>4</w:t>
      </w:r>
      <w:r>
        <w:rPr>
          <w:rFonts w:ascii="Times New Roman" w:hAnsi="Times New Roman" w:cs="Times New Roman"/>
          <w:sz w:val="24"/>
          <w:szCs w:val="24"/>
          <w:lang w:val="en-AU"/>
        </w:rPr>
        <w:t>)</w:t>
      </w:r>
      <w:r w:rsidR="00C2341B">
        <w:rPr>
          <w:rFonts w:ascii="Times New Roman" w:hAnsi="Times New Roman" w:cs="Times New Roman"/>
          <w:sz w:val="24"/>
          <w:szCs w:val="24"/>
          <w:lang w:val="en-AU"/>
        </w:rPr>
        <w:t>, we chose not to include</w:t>
      </w:r>
      <w:r>
        <w:rPr>
          <w:rFonts w:ascii="Times New Roman" w:hAnsi="Times New Roman" w:cs="Times New Roman"/>
          <w:sz w:val="24"/>
          <w:szCs w:val="24"/>
          <w:lang w:val="en-AU"/>
        </w:rPr>
        <w:t xml:space="preserve"> exposure </w:t>
      </w:r>
      <w:r w:rsidR="00C2341B">
        <w:rPr>
          <w:rFonts w:ascii="Times New Roman" w:hAnsi="Times New Roman" w:cs="Times New Roman"/>
          <w:sz w:val="24"/>
          <w:szCs w:val="24"/>
          <w:lang w:val="en-AU"/>
        </w:rPr>
        <w:t xml:space="preserve">as an offset, as is frequent in risk models, </w:t>
      </w:r>
      <w:r w:rsidR="00AA09FA">
        <w:rPr>
          <w:rFonts w:ascii="Times New Roman" w:hAnsi="Times New Roman" w:cs="Times New Roman"/>
          <w:sz w:val="24"/>
          <w:szCs w:val="24"/>
          <w:lang w:val="en-AU"/>
        </w:rPr>
        <w:t xml:space="preserve">to allow for </w:t>
      </w:r>
      <w:r w:rsidR="00D12F19">
        <w:rPr>
          <w:rFonts w:ascii="Times New Roman" w:hAnsi="Times New Roman" w:cs="Times New Roman"/>
          <w:sz w:val="24"/>
          <w:szCs w:val="24"/>
          <w:lang w:val="en-AU"/>
        </w:rPr>
        <w:t xml:space="preserve">a quantitative assessment of the impact of exposure on the spatial distribution of the </w:t>
      </w:r>
      <w:r>
        <w:rPr>
          <w:rFonts w:ascii="Times New Roman" w:hAnsi="Times New Roman" w:cs="Times New Roman"/>
          <w:sz w:val="24"/>
          <w:szCs w:val="24"/>
          <w:lang w:val="en-AU"/>
        </w:rPr>
        <w:t>risk</w:t>
      </w:r>
      <w:r w:rsidR="0059514A">
        <w:rPr>
          <w:rFonts w:ascii="Times New Roman" w:hAnsi="Times New Roman" w:cs="Times New Roman"/>
          <w:sz w:val="24"/>
          <w:szCs w:val="24"/>
          <w:lang w:val="en-AU"/>
        </w:rPr>
        <w:t xml:space="preserve"> (performed by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59514A">
        <w:rPr>
          <w:rFonts w:ascii="Times New Roman" w:hAnsi="Times New Roman" w:cs="Times New Roman"/>
          <w:sz w:val="24"/>
          <w:szCs w:val="24"/>
          <w:lang w:val="en-AU"/>
        </w:rPr>
        <w:t>)</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Pr="00740840">
        <w:rPr>
          <w:rFonts w:ascii="Times New Roman" w:hAnsi="Times New Roman" w:cs="Times New Roman"/>
          <w:sz w:val="24"/>
          <w:szCs w:val="24"/>
          <w:lang w:val="en-GB"/>
        </w:rPr>
        <w:instrText xml:space="preserve">"https://github.com/citation-style-language/schema/raw/master/csl-citation.json"} </w:instrText>
      </w:r>
      <w:r>
        <w:rPr>
          <w:rFonts w:ascii="Times New Roman" w:hAnsi="Times New Roman" w:cs="Times New Roman"/>
          <w:sz w:val="24"/>
          <w:szCs w:val="24"/>
          <w:lang w:val="en-AU"/>
        </w:rPr>
        <w:fldChar w:fldCharType="separate"/>
      </w:r>
      <w:r w:rsidRPr="00740840">
        <w:rPr>
          <w:rFonts w:ascii="Times New Roman" w:hAnsi="Times New Roman" w:cs="Times New Roman"/>
          <w:sz w:val="24"/>
          <w:lang w:val="en-GB"/>
        </w:rPr>
        <w:t>(Bakka et al. 2019)</w:t>
      </w:r>
      <w:r>
        <w:rPr>
          <w:rFonts w:ascii="Times New Roman" w:hAnsi="Times New Roman" w:cs="Times New Roman"/>
          <w:sz w:val="24"/>
          <w:szCs w:val="24"/>
          <w:lang w:val="en-AU"/>
        </w:rPr>
        <w:fldChar w:fldCharType="end"/>
      </w:r>
      <w:r w:rsidRPr="00740840">
        <w:rPr>
          <w:rFonts w:ascii="Times New Roman" w:hAnsi="Times New Roman" w:cs="Times New Roman"/>
          <w:sz w:val="24"/>
          <w:szCs w:val="24"/>
          <w:lang w:val="en-GB"/>
        </w:rPr>
        <w:t>.</w:t>
      </w:r>
    </w:p>
    <w:p w14:paraId="09B7D943" w14:textId="77777777" w:rsidR="00C02D41" w:rsidRPr="00740840" w:rsidRDefault="00C02D41" w:rsidP="00740840">
      <w:pPr>
        <w:spacing w:line="480" w:lineRule="auto"/>
        <w:jc w:val="both"/>
        <w:rPr>
          <w:rFonts w:ascii="Times New Roman" w:hAnsi="Times New Roman" w:cs="Times New Roman"/>
          <w:iCs/>
          <w:sz w:val="24"/>
          <w:szCs w:val="24"/>
          <w:highlight w:val="yellow"/>
          <w:lang w:val="en-GB"/>
        </w:rPr>
      </w:pPr>
    </w:p>
    <w:p w14:paraId="3D4CF771" w14:textId="77777777" w:rsidR="00740840" w:rsidRDefault="00740840" w:rsidP="00740840">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 xml:space="preserve">Model implementation </w:t>
      </w:r>
    </w:p>
    <w:p w14:paraId="560466B9" w14:textId="77777777" w:rsidR="00C02D41" w:rsidRPr="00235BC3" w:rsidRDefault="00C02D41" w:rsidP="00740840">
      <w:pPr>
        <w:spacing w:line="480" w:lineRule="auto"/>
        <w:rPr>
          <w:rFonts w:ascii="Times New Roman" w:hAnsi="Times New Roman" w:cs="Times New Roman"/>
          <w:i/>
          <w:sz w:val="24"/>
          <w:szCs w:val="24"/>
          <w:lang w:val="en-AU"/>
        </w:rPr>
      </w:pPr>
    </w:p>
    <w:p w14:paraId="4CBD7F52" w14:textId="77777777" w:rsidR="00740840" w:rsidRPr="00235BC3" w:rsidRDefault="00740840" w:rsidP="00740840">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Pr="00235BC3">
        <w:rPr>
          <w:rFonts w:ascii="Times New Roman" w:hAnsi="Times New Roman" w:cs="Times New Roman"/>
          <w:iCs/>
          <w:sz w:val="24"/>
          <w:szCs w:val="24"/>
          <w:lang w:val="en-AU"/>
        </w:rPr>
        <w:t xml:space="preserve">INLA version 24.06.27 </w:t>
      </w:r>
      <w:r>
        <w:rPr>
          <w:rFonts w:ascii="Times New Roman" w:hAnsi="Times New Roman" w:cs="Times New Roman"/>
          <w:iCs/>
          <w:sz w:val="24"/>
          <w:szCs w:val="24"/>
          <w:lang w:val="en-AU"/>
        </w:rPr>
        <w:t>u</w:t>
      </w:r>
      <w:r w:rsidRPr="00235BC3">
        <w:rPr>
          <w:rFonts w:ascii="Times New Roman" w:hAnsi="Times New Roman" w:cs="Times New Roman"/>
          <w:iCs/>
          <w:sz w:val="24"/>
          <w:szCs w:val="24"/>
          <w:lang w:val="en-AU"/>
        </w:rPr>
        <w:t>n</w:t>
      </w:r>
      <w:r>
        <w:rPr>
          <w:rFonts w:ascii="Times New Roman" w:hAnsi="Times New Roman" w:cs="Times New Roman"/>
          <w:iCs/>
          <w:sz w:val="24"/>
          <w:szCs w:val="24"/>
          <w:lang w:val="en-AU"/>
        </w:rPr>
        <w:t>der</w:t>
      </w:r>
      <w:r w:rsidRPr="00235BC3">
        <w:rPr>
          <w:rFonts w:ascii="Times New Roman" w:hAnsi="Times New Roman" w:cs="Times New Roman"/>
          <w:iCs/>
          <w:sz w:val="24"/>
          <w:szCs w:val="24"/>
          <w:lang w:val="en-AU"/>
        </w:rPr>
        <w:t xml:space="preserve"> R version 4.4.3 </w:t>
      </w:r>
      <w:r>
        <w:rPr>
          <w:rFonts w:ascii="Times New Roman" w:hAnsi="Times New Roman" w:cs="Times New Roman"/>
          <w:iCs/>
          <w:sz w:val="24"/>
          <w:szCs w:val="24"/>
          <w:lang w:val="en-AU"/>
        </w:rPr>
        <w:fldChar w:fldCharType="begin"/>
      </w:r>
      <w:r>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Pr>
          <w:rFonts w:ascii="Times New Roman" w:hAnsi="Times New Roman" w:cs="Times New Roman"/>
          <w:iCs/>
          <w:sz w:val="24"/>
          <w:szCs w:val="24"/>
          <w:lang w:val="en-AU"/>
        </w:rPr>
        <w:fldChar w:fldCharType="separate"/>
      </w:r>
      <w:r w:rsidRPr="00C24AF0">
        <w:rPr>
          <w:rFonts w:ascii="Times New Roman" w:hAnsi="Times New Roman" w:cs="Times New Roman"/>
          <w:sz w:val="24"/>
          <w:lang w:val="en-GB"/>
        </w:rPr>
        <w:t>(Rue et al. 2009)</w:t>
      </w:r>
      <w:r>
        <w:rPr>
          <w:rFonts w:ascii="Times New Roman" w:hAnsi="Times New Roman" w:cs="Times New Roman"/>
          <w:iCs/>
          <w:sz w:val="24"/>
          <w:szCs w:val="24"/>
          <w:lang w:val="en-AU"/>
        </w:rPr>
        <w:fldChar w:fldCharType="end"/>
      </w:r>
      <w:r w:rsidRPr="00235BC3">
        <w:rPr>
          <w:rFonts w:ascii="Times New Roman" w:hAnsi="Times New Roman" w:cs="Times New Roman"/>
          <w:iCs/>
          <w:sz w:val="24"/>
          <w:szCs w:val="24"/>
          <w:lang w:val="en-AU"/>
        </w:rPr>
        <w:t xml:space="preserve">. INLA </w:t>
      </w:r>
      <w:r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Pr>
          <w:rFonts w:ascii="Times New Roman" w:hAnsi="Times New Roman" w:cs="Times New Roman"/>
          <w:sz w:val="24"/>
          <w:szCs w:val="24"/>
          <w:lang w:val="en-AU"/>
        </w:rPr>
        <w:fldChar w:fldCharType="separate"/>
      </w:r>
      <w:r w:rsidRPr="00E50224">
        <w:rPr>
          <w:rFonts w:ascii="Times New Roman" w:hAnsi="Times New Roman" w:cs="Times New Roman"/>
          <w:sz w:val="24"/>
          <w:lang w:val="en-GB"/>
        </w:rPr>
        <w:t>(Lindgren et al. 2011)</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 xml:space="preserve">. </w:t>
      </w:r>
      <w:r>
        <w:rPr>
          <w:rFonts w:ascii="Times New Roman" w:hAnsi="Times New Roman" w:cs="Times New Roman"/>
          <w:iCs/>
          <w:sz w:val="24"/>
          <w:szCs w:val="24"/>
          <w:lang w:val="en-AU"/>
        </w:rPr>
        <w:t xml:space="preserve">We conducted </w:t>
      </w:r>
      <w:r>
        <w:rPr>
          <w:rFonts w:ascii="Times New Roman" w:hAnsi="Times New Roman" w:cs="Times New Roman"/>
          <w:sz w:val="24"/>
          <w:szCs w:val="24"/>
          <w:lang w:val="en-AU"/>
        </w:rPr>
        <w:t>i</w:t>
      </w:r>
      <w:r w:rsidRPr="00235BC3">
        <w:rPr>
          <w:rFonts w:ascii="Times New Roman" w:hAnsi="Times New Roman" w:cs="Times New Roman"/>
          <w:sz w:val="24"/>
          <w:szCs w:val="24"/>
          <w:lang w:val="en-AU"/>
        </w:rPr>
        <w:t xml:space="preserve">nference independently for each species. </w:t>
      </w:r>
      <w:r>
        <w:rPr>
          <w:rFonts w:ascii="Times New Roman" w:hAnsi="Times New Roman" w:cs="Times New Roman"/>
          <w:sz w:val="24"/>
          <w:szCs w:val="24"/>
          <w:lang w:val="en-AU"/>
        </w:rPr>
        <w:t xml:space="preserve">We </w:t>
      </w:r>
      <w:r>
        <w:rPr>
          <w:rFonts w:ascii="Times New Roman" w:hAnsi="Times New Roman" w:cs="Times New Roman"/>
          <w:sz w:val="24"/>
          <w:szCs w:val="24"/>
          <w:lang w:val="en-AU"/>
        </w:rPr>
        <w:lastRenderedPageBreak/>
        <w:t>achieved s</w:t>
      </w:r>
      <w:r w:rsidRPr="00235BC3">
        <w:rPr>
          <w:rFonts w:ascii="Times New Roman" w:hAnsi="Times New Roman" w:cs="Times New Roman"/>
          <w:sz w:val="24"/>
          <w:szCs w:val="24"/>
          <w:lang w:val="en-AU"/>
        </w:rPr>
        <w:t>patial discretization using a Voronoï mesh composed of cells with a mean area of 3.46 km² (median: 3.38 km²; 95% CI: [2.06 km², 5.33 km²]). The inference workflow was structured as follows:</w:t>
      </w:r>
    </w:p>
    <w:p w14:paraId="1CCA3B64"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Pr="005F3188">
        <w:rPr>
          <w:rFonts w:ascii="Times New Roman" w:hAnsi="Times New Roman" w:cs="Times New Roman"/>
          <w:i/>
          <w:iCs/>
          <w:sz w:val="24"/>
          <w:szCs w:val="24"/>
          <w:lang w:val="en-AU"/>
        </w:rPr>
        <w:t>stimation of the spatial parameters:</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e</w:t>
      </w:r>
      <w:r w:rsidRPr="005F3188">
        <w:rPr>
          <w:rFonts w:ascii="Times New Roman" w:hAnsi="Times New Roman" w:cs="Times New Roman"/>
          <w:sz w:val="24"/>
          <w:szCs w:val="24"/>
          <w:lang w:val="en-AU"/>
        </w:rPr>
        <w:t>stimate the range and standard deviation of the Matérn covariance function for the exposure model</w:t>
      </w:r>
      <w:r>
        <w:rPr>
          <w:rFonts w:ascii="Times New Roman" w:hAnsi="Times New Roman" w:cs="Times New Roman"/>
          <w:sz w:val="24"/>
          <w:szCs w:val="24"/>
          <w:lang w:val="en-AU"/>
        </w:rPr>
        <w:t>;</w:t>
      </w:r>
    </w:p>
    <w:p w14:paraId="1555339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 xml:space="preserve">fitting the </w:t>
      </w:r>
      <w:r>
        <w:rPr>
          <w:rFonts w:ascii="Times New Roman" w:hAnsi="Times New Roman" w:cs="Times New Roman"/>
          <w:i/>
          <w:iCs/>
          <w:sz w:val="24"/>
          <w:szCs w:val="24"/>
          <w:lang w:val="en-AU"/>
        </w:rPr>
        <w:t>E layer</w:t>
      </w:r>
      <w:r w:rsidRPr="00F04906">
        <w:rPr>
          <w:rFonts w:ascii="Times New Roman" w:hAnsi="Times New Roman" w:cs="Times New Roman"/>
          <w:i/>
          <w:iCs/>
          <w:sz w:val="24"/>
          <w:szCs w:val="24"/>
          <w:lang w:val="en-AU"/>
        </w:rPr>
        <w:t>:</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00A7D2B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osterior sampling:</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d</w:t>
      </w:r>
      <w:r w:rsidRPr="005F3188">
        <w:rPr>
          <w:rFonts w:ascii="Times New Roman" w:hAnsi="Times New Roman" w:cs="Times New Roman"/>
          <w:sz w:val="24"/>
          <w:szCs w:val="24"/>
          <w:lang w:val="en-AU"/>
        </w:rPr>
        <w:t xml:space="preserve">raw 100 posterior samples of the predicted </w:t>
      </w:r>
      <w:r>
        <w:rPr>
          <w:rFonts w:ascii="Times New Roman" w:hAnsi="Times New Roman" w:cs="Times New Roman"/>
          <w:sz w:val="24"/>
          <w:szCs w:val="24"/>
          <w:lang w:val="en-AU"/>
        </w:rPr>
        <w:t>exposure</w:t>
      </w:r>
      <w:r w:rsidRPr="005F3188">
        <w:rPr>
          <w:rFonts w:ascii="Times New Roman" w:hAnsi="Times New Roman" w:cs="Times New Roman"/>
          <w:sz w:val="24"/>
          <w:szCs w:val="24"/>
          <w:lang w:val="en-AU"/>
        </w:rPr>
        <w:t xml:space="preserve">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414A6654" w14:textId="77777777" w:rsidR="00740840"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isk model estimation:</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 xml:space="preserve">or each posterior sample of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fit the corresponding risk model</w:t>
      </w:r>
      <w:r>
        <w:rPr>
          <w:rFonts w:ascii="Times New Roman" w:hAnsi="Times New Roman" w:cs="Times New Roman"/>
          <w:sz w:val="24"/>
          <w:szCs w:val="24"/>
          <w:lang w:val="en-AU"/>
        </w:rPr>
        <w:t xml:space="preserve"> to estimate danger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D</m:t>
            </m:r>
          </m:sup>
        </m:sSup>
      </m:oMath>
      <w:r w:rsidRPr="005F3188">
        <w:rPr>
          <w:rFonts w:ascii="Times New Roman" w:hAnsi="Times New Roman" w:cs="Times New Roman"/>
          <w:sz w:val="24"/>
          <w:szCs w:val="24"/>
          <w:lang w:val="en-AU"/>
        </w:rPr>
        <w:t>.</w:t>
      </w:r>
    </w:p>
    <w:p w14:paraId="01DDF8E5" w14:textId="016F0E02" w:rsidR="00BE7FDF" w:rsidRPr="00235BC3" w:rsidRDefault="00E431BD" w:rsidP="00235BC3">
      <w:pPr>
        <w:spacing w:after="0" w:line="480" w:lineRule="auto"/>
        <w:contextualSpacing/>
        <w:jc w:val="center"/>
        <w:rPr>
          <w:rFonts w:ascii="Times New Roman" w:hAnsi="Times New Roman" w:cs="Times New Roman"/>
          <w:b/>
          <w:bCs/>
          <w:iCs/>
          <w:sz w:val="24"/>
          <w:szCs w:val="24"/>
          <w:highlight w:val="yellow"/>
          <w:lang w:val="en-GB"/>
        </w:rPr>
      </w:pPr>
      <w:r>
        <w:rPr>
          <w:noProof/>
        </w:rPr>
        <w:drawing>
          <wp:inline distT="0" distB="0" distL="0" distR="0" wp14:anchorId="6E10492A" wp14:editId="3F66C2F5">
            <wp:extent cx="5759450" cy="3211830"/>
            <wp:effectExtent l="0" t="0" r="0" b="7620"/>
            <wp:docPr id="1377527390" name="Image 2"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527390" name="Image 2" descr="Une image contenant texte, capture d’écran, cercle, Police&#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3211830"/>
                    </a:xfrm>
                    <a:prstGeom prst="rect">
                      <a:avLst/>
                    </a:prstGeom>
                    <a:noFill/>
                    <a:ln>
                      <a:noFill/>
                    </a:ln>
                  </pic:spPr>
                </pic:pic>
              </a:graphicData>
            </a:graphic>
          </wp:inline>
        </w:drawing>
      </w:r>
    </w:p>
    <w:p w14:paraId="29167125" w14:textId="5BFB564C" w:rsidR="00D65FF5" w:rsidRPr="00E431BD"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rPr>
      </w:pPr>
      <w:r w:rsidRPr="00235BC3">
        <w:rPr>
          <w:rFonts w:ascii="Times New Roman" w:hAnsi="Times New Roman" w:cs="Times New Roman"/>
          <w:b/>
          <w:bCs/>
          <w:iCs/>
          <w:sz w:val="24"/>
          <w:szCs w:val="24"/>
          <w:highlight w:val="yellow"/>
          <w:lang w:val="en-GB"/>
        </w:rPr>
        <w:t>Figure 2.</w:t>
      </w:r>
      <w:r w:rsidRPr="00235BC3">
        <w:rPr>
          <w:rFonts w:ascii="Times New Roman" w:hAnsi="Times New Roman" w:cs="Times New Roman"/>
          <w:iCs/>
          <w:sz w:val="24"/>
          <w:szCs w:val="24"/>
          <w:highlight w:val="yellow"/>
          <w:lang w:val="en-GB"/>
        </w:rPr>
        <w:t xml:space="preserve"> </w:t>
      </w:r>
      <w:r w:rsidR="00371B0A">
        <w:rPr>
          <w:rFonts w:ascii="Times New Roman" w:hAnsi="Times New Roman" w:cs="Times New Roman"/>
          <w:iCs/>
          <w:sz w:val="24"/>
          <w:szCs w:val="24"/>
          <w:lang w:val="en-GB"/>
        </w:rPr>
        <w:t>Diagram of the risk model</w:t>
      </w:r>
      <w:r w:rsidR="00D461EC" w:rsidRPr="00235BC3">
        <w:rPr>
          <w:rFonts w:ascii="Times New Roman" w:hAnsi="Times New Roman" w:cs="Times New Roman"/>
          <w:iCs/>
          <w:sz w:val="24"/>
          <w:szCs w:val="24"/>
          <w:lang w:val="en-GB"/>
        </w:rPr>
        <w:t xml:space="preserve">. </w:t>
      </w:r>
      <w:r w:rsidR="006151DC" w:rsidRPr="00E431BD">
        <w:rPr>
          <w:rFonts w:ascii="Times New Roman" w:hAnsi="Times New Roman" w:cs="Times New Roman"/>
          <w:iCs/>
          <w:sz w:val="24"/>
          <w:szCs w:val="24"/>
          <w:highlight w:val="yellow"/>
        </w:rPr>
        <w:t>[Julien : revérifier cette figure stp]</w:t>
      </w:r>
    </w:p>
    <w:p w14:paraId="23E18D26" w14:textId="77777777" w:rsidR="00114E64" w:rsidRPr="00E431BD" w:rsidRDefault="00114E64" w:rsidP="00235BC3">
      <w:pPr>
        <w:spacing w:line="480" w:lineRule="auto"/>
        <w:rPr>
          <w:rFonts w:ascii="Times New Roman" w:hAnsi="Times New Roman" w:cs="Times New Roman"/>
          <w:iCs/>
          <w:sz w:val="24"/>
          <w:szCs w:val="24"/>
        </w:rPr>
      </w:pP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4D844BE2"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lastRenderedPageBreak/>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patial discretization using a Voronoï mesh composed of cells with a mean area of 3.46 km² (</w:t>
      </w:r>
      <w:r w:rsidR="000819C7">
        <w:rPr>
          <w:rFonts w:ascii="Times New Roman" w:hAnsi="Times New Roman" w:cs="Times New Roman"/>
          <w:sz w:val="24"/>
          <w:szCs w:val="24"/>
          <w:lang w:val="en-AU"/>
        </w:rPr>
        <w:t xml:space="preserve">maps in </w:t>
      </w:r>
      <w:r w:rsidR="005905C6">
        <w:rPr>
          <w:rFonts w:ascii="Times New Roman" w:hAnsi="Times New Roman" w:cs="Times New Roman"/>
          <w:sz w:val="24"/>
          <w:szCs w:val="24"/>
          <w:lang w:val="en-AU"/>
        </w:rPr>
        <w:t xml:space="preserve">SM1 – 1; </w:t>
      </w:r>
      <w:r w:rsidR="00FE62F9" w:rsidRPr="00235BC3">
        <w:rPr>
          <w:rFonts w:ascii="Times New Roman" w:hAnsi="Times New Roman" w:cs="Times New Roman"/>
          <w:sz w:val="24"/>
          <w:szCs w:val="24"/>
          <w:lang w:val="en-AU"/>
        </w:rPr>
        <w:t xml:space="preserve">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stimate the range and standard deviation of the Matérn covariance function for the exposure model</w:t>
      </w:r>
      <w:r w:rsidR="005F3188">
        <w:rPr>
          <w:rFonts w:ascii="Times New Roman" w:hAnsi="Times New Roman" w:cs="Times New Roman"/>
          <w:sz w:val="24"/>
          <w:szCs w:val="24"/>
          <w:lang w:val="en-AU"/>
        </w:rPr>
        <w:t>;</w:t>
      </w:r>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7743B5AF" w14:textId="7CE92D12"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intensity surfac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0DEA32F7" w14:textId="4FAFC351"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fit the corresponding risk model.</w:t>
      </w:r>
    </w:p>
    <w:p w14:paraId="4FC8CB4C" w14:textId="77777777" w:rsidR="00B41086" w:rsidRPr="002C04B8" w:rsidRDefault="00B41086" w:rsidP="00AD6D46">
      <w:pPr>
        <w:spacing w:line="480" w:lineRule="auto"/>
        <w:ind w:left="360"/>
        <w:jc w:val="both"/>
        <w:rPr>
          <w:rFonts w:ascii="Times New Roman" w:hAnsi="Times New Roman" w:cs="Times New Roman"/>
          <w:sz w:val="24"/>
          <w:szCs w:val="24"/>
          <w:lang w:val="en-GB"/>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We conducted t</w:t>
      </w:r>
      <w:r w:rsidR="00D268EB" w:rsidRPr="00235BC3">
        <w:rPr>
          <w:rFonts w:ascii="Times New Roman" w:hAnsi="Times New Roman" w:cs="Times New Roman"/>
          <w:iCs/>
          <w:sz w:val="24"/>
          <w:szCs w:val="24"/>
          <w:lang w:val="en-GB"/>
        </w:rPr>
        <w:t>hese assessments on spatial grids with resolutions of 20 km² for living animals and 10 km² for roadkills,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lastRenderedPageBreak/>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41E19580" w14:textId="77777777" w:rsidR="00BA3811" w:rsidRPr="00235BC3" w:rsidRDefault="00BA3811" w:rsidP="00235BC3">
      <w:pPr>
        <w:spacing w:line="480" w:lineRule="auto"/>
        <w:rPr>
          <w:rFonts w:ascii="Times New Roman" w:hAnsi="Times New Roman" w:cs="Times New Roman"/>
          <w:i/>
          <w:sz w:val="24"/>
          <w:szCs w:val="24"/>
          <w:lang w:val="en-GB"/>
        </w:rPr>
      </w:pPr>
    </w:p>
    <w:p w14:paraId="0A112BDA" w14:textId="4E40DE88" w:rsidR="00287E84" w:rsidRDefault="001E13B1" w:rsidP="00235BC3">
      <w:pPr>
        <w:spacing w:line="480" w:lineRule="auto"/>
        <w:jc w:val="both"/>
        <w:rPr>
          <w:rFonts w:ascii="Times New Roman" w:hAnsi="Times New Roman" w:cs="Times New Roman"/>
          <w:sz w:val="24"/>
          <w:szCs w:val="24"/>
          <w:lang w:val="en-AU"/>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odel fit was satisfactory</w:t>
      </w:r>
      <w:r w:rsidR="00871D96">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overall </w:t>
      </w:r>
      <w:r w:rsidR="00871D96">
        <w:rPr>
          <w:rFonts w:ascii="Times New Roman" w:hAnsi="Times New Roman" w:cs="Times New Roman"/>
          <w:sz w:val="24"/>
          <w:szCs w:val="24"/>
          <w:lang w:val="en-AU"/>
        </w:rPr>
        <w:t>(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considering </w:t>
      </w:r>
      <w:r w:rsidR="00915193" w:rsidRPr="00235BC3">
        <w:rPr>
          <w:rFonts w:ascii="Times New Roman" w:hAnsi="Times New Roman" w:cs="Times New Roman"/>
          <w:sz w:val="24"/>
          <w:szCs w:val="24"/>
          <w:lang w:val="en-AU"/>
        </w:rPr>
        <w:t xml:space="preserve">the relatively coarse </w:t>
      </w:r>
      <w:r w:rsidR="00D96EB0">
        <w:rPr>
          <w:rFonts w:ascii="Times New Roman" w:hAnsi="Times New Roman" w:cs="Times New Roman"/>
          <w:sz w:val="24"/>
          <w:szCs w:val="24"/>
          <w:lang w:val="en-AU"/>
        </w:rPr>
        <w:t xml:space="preserve">resolution of spatial </w:t>
      </w:r>
      <w:r w:rsidR="00915193" w:rsidRPr="00235BC3">
        <w:rPr>
          <w:rFonts w:ascii="Times New Roman" w:hAnsi="Times New Roman" w:cs="Times New Roman"/>
          <w:sz w:val="24"/>
          <w:szCs w:val="24"/>
          <w:lang w:val="en-AU"/>
        </w:rPr>
        <w:t xml:space="preserve">predictors in both model components, uncertainties inherent to </w:t>
      </w:r>
      <w:r w:rsidR="00D15DD2">
        <w:rPr>
          <w:rFonts w:ascii="Times New Roman" w:hAnsi="Times New Roman" w:cs="Times New Roman"/>
          <w:sz w:val="24"/>
          <w:szCs w:val="24"/>
          <w:lang w:val="en-AU"/>
        </w:rPr>
        <w:t xml:space="preserve">opportunistic </w:t>
      </w:r>
      <w:r w:rsidR="00915193" w:rsidRPr="00235BC3">
        <w:rPr>
          <w:rFonts w:ascii="Times New Roman" w:hAnsi="Times New Roman" w:cs="Times New Roman"/>
          <w:sz w:val="24"/>
          <w:szCs w:val="24"/>
          <w:lang w:val="en-AU"/>
        </w:rPr>
        <w:t xml:space="preserve">data, and the linear </w:t>
      </w:r>
      <w:r w:rsidR="00B23B28">
        <w:rPr>
          <w:rFonts w:ascii="Times New Roman" w:hAnsi="Times New Roman" w:cs="Times New Roman"/>
          <w:sz w:val="24"/>
          <w:szCs w:val="24"/>
          <w:lang w:val="en-AU"/>
        </w:rPr>
        <w:t xml:space="preserve">shapes </w:t>
      </w:r>
      <w:r w:rsidR="00915193" w:rsidRPr="00235BC3">
        <w:rPr>
          <w:rFonts w:ascii="Times New Roman" w:hAnsi="Times New Roman" w:cs="Times New Roman"/>
          <w:sz w:val="24"/>
          <w:szCs w:val="24"/>
          <w:lang w:val="en-AU"/>
        </w:rPr>
        <w:t xml:space="preserve">imposed </w:t>
      </w:r>
      <w:r w:rsidR="00BA3811">
        <w:rPr>
          <w:rFonts w:ascii="Times New Roman" w:hAnsi="Times New Roman" w:cs="Times New Roman"/>
          <w:sz w:val="24"/>
          <w:szCs w:val="24"/>
          <w:lang w:val="en-AU"/>
        </w:rPr>
        <w:t>to</w:t>
      </w:r>
      <w:r w:rsidR="00915193" w:rsidRPr="00235BC3">
        <w:rPr>
          <w:rFonts w:ascii="Times New Roman" w:hAnsi="Times New Roman" w:cs="Times New Roman"/>
          <w:sz w:val="24"/>
          <w:szCs w:val="24"/>
          <w:lang w:val="en-AU"/>
        </w:rPr>
        <w:t xml:space="preserve"> covariates. Despite these </w:t>
      </w:r>
      <w:r w:rsidR="00546A56">
        <w:rPr>
          <w:rFonts w:ascii="Times New Roman" w:hAnsi="Times New Roman" w:cs="Times New Roman"/>
          <w:sz w:val="24"/>
          <w:szCs w:val="24"/>
          <w:lang w:val="en-AU"/>
        </w:rPr>
        <w:t>constraints</w:t>
      </w:r>
      <w:r w:rsidR="00915193" w:rsidRPr="00235BC3">
        <w:rPr>
          <w:rFonts w:ascii="Times New Roman" w:hAnsi="Times New Roman" w:cs="Times New Roman"/>
          <w:sz w:val="24"/>
          <w:szCs w:val="24"/>
          <w:lang w:val="en-AU"/>
        </w:rPr>
        <w:t xml:space="preserve">, AUC values exceeded 0.8 for all species. TSS values were </w:t>
      </w:r>
      <w:r w:rsidR="0071114A">
        <w:rPr>
          <w:rFonts w:ascii="Times New Roman" w:hAnsi="Times New Roman" w:cs="Times New Roman"/>
          <w:sz w:val="24"/>
          <w:szCs w:val="24"/>
          <w:lang w:val="en-AU"/>
        </w:rPr>
        <w:t xml:space="preserve">expectedly </w:t>
      </w:r>
      <w:r w:rsidR="00915193" w:rsidRPr="00235BC3">
        <w:rPr>
          <w:rFonts w:ascii="Times New Roman" w:hAnsi="Times New Roman" w:cs="Times New Roman"/>
          <w:sz w:val="24"/>
          <w:szCs w:val="24"/>
          <w:lang w:val="en-AU"/>
        </w:rPr>
        <w:t>lower</w:t>
      </w:r>
      <w:r w:rsidR="00287E84">
        <w:rPr>
          <w:rFonts w:ascii="Times New Roman" w:hAnsi="Times New Roman" w:cs="Times New Roman"/>
          <w:sz w:val="24"/>
          <w:szCs w:val="24"/>
          <w:lang w:val="en-AU"/>
        </w:rPr>
        <w:t xml:space="preserve"> but</w:t>
      </w:r>
      <w:r w:rsidR="00FB4CCD">
        <w:rPr>
          <w:rFonts w:ascii="Times New Roman" w:hAnsi="Times New Roman" w:cs="Times New Roman"/>
          <w:sz w:val="24"/>
          <w:szCs w:val="24"/>
          <w:lang w:val="en-AU"/>
        </w:rPr>
        <w:t xml:space="preserve"> remained above </w:t>
      </w:r>
      <w:r w:rsidR="00915193" w:rsidRPr="00235BC3">
        <w:rPr>
          <w:rFonts w:ascii="Times New Roman" w:hAnsi="Times New Roman" w:cs="Times New Roman"/>
          <w:sz w:val="24"/>
          <w:szCs w:val="24"/>
          <w:lang w:val="en-AU"/>
        </w:rPr>
        <w:t>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w:t>
      </w:r>
      <w:r w:rsidR="00FB79DB">
        <w:rPr>
          <w:rFonts w:ascii="Times New Roman" w:hAnsi="Times New Roman" w:cs="Times New Roman"/>
          <w:sz w:val="24"/>
          <w:szCs w:val="24"/>
          <w:lang w:val="en-AU"/>
        </w:rPr>
        <w:t xml:space="preserve">fitted </w:t>
      </w:r>
      <w:r w:rsidR="00915193" w:rsidRPr="00235BC3">
        <w:rPr>
          <w:rFonts w:ascii="Times New Roman" w:hAnsi="Times New Roman" w:cs="Times New Roman"/>
          <w:sz w:val="24"/>
          <w:szCs w:val="24"/>
          <w:lang w:val="en-AU"/>
        </w:rPr>
        <w:t xml:space="preserve">counts were higher </w:t>
      </w:r>
      <w:r w:rsidR="00A76307">
        <w:rPr>
          <w:rFonts w:ascii="Times New Roman" w:hAnsi="Times New Roman" w:cs="Times New Roman"/>
          <w:sz w:val="24"/>
          <w:szCs w:val="24"/>
          <w:lang w:val="en-AU"/>
        </w:rPr>
        <w:t xml:space="preserve">and less variable </w:t>
      </w:r>
      <w:r w:rsidR="00915193" w:rsidRPr="00235BC3">
        <w:rPr>
          <w:rFonts w:ascii="Times New Roman" w:hAnsi="Times New Roman" w:cs="Times New Roman"/>
          <w:sz w:val="24"/>
          <w:szCs w:val="24"/>
          <w:lang w:val="en-AU"/>
        </w:rPr>
        <w:t xml:space="preserve">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w:t>
      </w:r>
      <w:r w:rsidR="007C2B52">
        <w:rPr>
          <w:rFonts w:ascii="Times New Roman" w:hAnsi="Times New Roman" w:cs="Times New Roman"/>
          <w:sz w:val="24"/>
          <w:szCs w:val="24"/>
          <w:lang w:val="en-AU"/>
        </w:rPr>
        <w:t>&gt;</w:t>
      </w:r>
      <w:r w:rsidR="00915193" w:rsidRPr="00235BC3">
        <w:rPr>
          <w:rFonts w:ascii="Times New Roman" w:hAnsi="Times New Roman" w:cs="Times New Roman"/>
          <w:sz w:val="24"/>
          <w:szCs w:val="24"/>
          <w:lang w:val="en-AU"/>
        </w:rPr>
        <w:t>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w:t>
      </w:r>
      <w:r w:rsidR="00A76307">
        <w:rPr>
          <w:rFonts w:ascii="Times New Roman" w:hAnsi="Times New Roman" w:cs="Times New Roman"/>
          <w:sz w:val="24"/>
          <w:szCs w:val="24"/>
          <w:lang w:val="en-AU"/>
        </w:rPr>
        <w:t xml:space="preserve"> (&gt;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p>
    <w:p w14:paraId="509A709A" w14:textId="77777777" w:rsidR="00287E84" w:rsidRDefault="00287E84" w:rsidP="00235BC3">
      <w:pPr>
        <w:spacing w:line="480" w:lineRule="auto"/>
        <w:jc w:val="both"/>
        <w:rPr>
          <w:rFonts w:ascii="Times New Roman" w:hAnsi="Times New Roman" w:cs="Times New Roman"/>
          <w:sz w:val="24"/>
          <w:szCs w:val="24"/>
          <w:lang w:val="en-AU"/>
        </w:rPr>
      </w:pPr>
    </w:p>
    <w:p w14:paraId="513A7AF0" w14:textId="74B028C7" w:rsidR="00F13070" w:rsidRPr="00036E39" w:rsidRDefault="004B2D40" w:rsidP="00235BC3">
      <w:pPr>
        <w:spacing w:line="480" w:lineRule="auto"/>
        <w:jc w:val="both"/>
        <w:rPr>
          <w:rFonts w:ascii="Times New Roman" w:hAnsi="Times New Roman" w:cs="Times New Roman"/>
          <w:sz w:val="24"/>
          <w:szCs w:val="24"/>
          <w:lang w:val="en-GB"/>
        </w:rPr>
      </w:pPr>
      <w:r w:rsidRPr="00235BC3">
        <w:rPr>
          <w:rFonts w:ascii="Times New Roman" w:hAnsi="Times New Roman" w:cs="Times New Roman"/>
          <w:sz w:val="24"/>
          <w:szCs w:val="24"/>
          <w:lang w:val="en-AU"/>
        </w:rPr>
        <w:lastRenderedPageBreak/>
        <w:t xml:space="preserve">The cross-validation procedure </w:t>
      </w:r>
      <w:r w:rsidR="00653E2A">
        <w:rPr>
          <w:rFonts w:ascii="Times New Roman" w:hAnsi="Times New Roman" w:cs="Times New Roman"/>
          <w:sz w:val="24"/>
          <w:szCs w:val="24"/>
          <w:lang w:val="en-AU"/>
        </w:rPr>
        <w:t xml:space="preserve">implied </w:t>
      </w:r>
      <w:r w:rsidRPr="00235BC3">
        <w:rPr>
          <w:rFonts w:ascii="Times New Roman" w:hAnsi="Times New Roman" w:cs="Times New Roman"/>
          <w:sz w:val="24"/>
          <w:szCs w:val="24"/>
          <w:lang w:val="en-AU"/>
        </w:rPr>
        <w:t xml:space="preserve">the </w:t>
      </w:r>
      <w:r w:rsidR="0060605B">
        <w:rPr>
          <w:rFonts w:ascii="Times New Roman" w:hAnsi="Times New Roman" w:cs="Times New Roman"/>
          <w:sz w:val="24"/>
          <w:szCs w:val="24"/>
          <w:lang w:val="en-AU"/>
        </w:rPr>
        <w:t xml:space="preserve">removal </w:t>
      </w:r>
      <w:r w:rsidR="005176BA">
        <w:rPr>
          <w:rFonts w:ascii="Times New Roman" w:hAnsi="Times New Roman" w:cs="Times New Roman"/>
          <w:sz w:val="24"/>
          <w:szCs w:val="24"/>
          <w:lang w:val="en-AU"/>
        </w:rPr>
        <w:t>and prediction</w:t>
      </w:r>
      <w:r w:rsidRPr="00235BC3">
        <w:rPr>
          <w:rFonts w:ascii="Times New Roman" w:hAnsi="Times New Roman" w:cs="Times New Roman"/>
          <w:sz w:val="24"/>
          <w:szCs w:val="24"/>
          <w:lang w:val="en-AU"/>
        </w:rPr>
        <w:t xml:space="preserve"> of</w:t>
      </w:r>
      <w:r w:rsidR="00D92E15">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00D92E15">
        <w:rPr>
          <w:rFonts w:ascii="Times New Roman" w:hAnsi="Times New Roman" w:cs="Times New Roman"/>
          <w:sz w:val="24"/>
          <w:szCs w:val="24"/>
          <w:lang w:val="en-AU"/>
        </w:rPr>
        <w:t xml:space="preserve"> on average</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xml:space="preserve">), indicating the robustness of the inference procedure and suggesting limited overfitting for most species. </w:t>
      </w:r>
      <w:r w:rsidR="00036E39">
        <w:rPr>
          <w:rFonts w:ascii="Times New Roman" w:hAnsi="Times New Roman" w:cs="Times New Roman"/>
          <w:sz w:val="24"/>
          <w:szCs w:val="24"/>
          <w:lang w:val="en-AU"/>
        </w:rPr>
        <w:t>C</w:t>
      </w:r>
      <w:r w:rsidRPr="00235BC3">
        <w:rPr>
          <w:rFonts w:ascii="Times New Roman" w:hAnsi="Times New Roman" w:cs="Times New Roman"/>
          <w:sz w:val="24"/>
          <w:szCs w:val="24"/>
          <w:lang w:val="en-AU"/>
        </w:rPr>
        <w:t xml:space="preserve">ross-validation outcomes varied </w:t>
      </w:r>
      <w:r w:rsidR="00A23C22">
        <w:rPr>
          <w:rFonts w:ascii="Times New Roman" w:hAnsi="Times New Roman" w:cs="Times New Roman"/>
          <w:sz w:val="24"/>
          <w:szCs w:val="24"/>
          <w:lang w:val="en-AU"/>
        </w:rPr>
        <w:t xml:space="preserve">more </w:t>
      </w:r>
      <w:r w:rsidRPr="00235BC3">
        <w:rPr>
          <w:rFonts w:ascii="Times New Roman" w:hAnsi="Times New Roman" w:cs="Times New Roman"/>
          <w:sz w:val="24"/>
          <w:szCs w:val="24"/>
          <w:lang w:val="en-AU"/>
        </w:rPr>
        <w:t>noticeably across replicates</w:t>
      </w:r>
      <w:r w:rsidR="00A23C22">
        <w:rPr>
          <w:rFonts w:ascii="Times New Roman" w:hAnsi="Times New Roman" w:cs="Times New Roman"/>
          <w:sz w:val="24"/>
          <w:szCs w:val="24"/>
          <w:lang w:val="en-AU"/>
        </w:rPr>
        <w:t xml:space="preserve"> in Red deer</w:t>
      </w:r>
      <w:r w:rsidRPr="00235BC3">
        <w:rPr>
          <w:rFonts w:ascii="Times New Roman" w:hAnsi="Times New Roman" w:cs="Times New Roman"/>
          <w:sz w:val="24"/>
          <w:szCs w:val="24"/>
          <w:lang w:val="en-AU"/>
        </w:rPr>
        <w:t xml:space="preserve">, indicating </w:t>
      </w:r>
      <w:r w:rsidR="002E7E51">
        <w:rPr>
          <w:rFonts w:ascii="Times New Roman" w:hAnsi="Times New Roman" w:cs="Times New Roman"/>
          <w:sz w:val="24"/>
          <w:szCs w:val="24"/>
          <w:lang w:val="en-AU"/>
        </w:rPr>
        <w:t xml:space="preserve">a </w:t>
      </w:r>
      <w:r w:rsidR="00A23C22">
        <w:rPr>
          <w:rFonts w:ascii="Times New Roman" w:hAnsi="Times New Roman" w:cs="Times New Roman"/>
          <w:sz w:val="24"/>
          <w:szCs w:val="24"/>
          <w:lang w:val="en-AU"/>
        </w:rPr>
        <w:t xml:space="preserve">higher </w:t>
      </w:r>
      <w:r w:rsidRPr="00235BC3">
        <w:rPr>
          <w:rFonts w:ascii="Times New Roman" w:hAnsi="Times New Roman" w:cs="Times New Roman"/>
          <w:sz w:val="24"/>
          <w:szCs w:val="24"/>
          <w:lang w:val="en-AU"/>
        </w:rPr>
        <w:t>sensitivity to data availability</w:t>
      </w:r>
      <w:r w:rsidR="00A23C22">
        <w:rPr>
          <w:rFonts w:ascii="Times New Roman" w:hAnsi="Times New Roman" w:cs="Times New Roman"/>
          <w:sz w:val="24"/>
          <w:szCs w:val="24"/>
          <w:lang w:val="en-AU"/>
        </w:rPr>
        <w:t xml:space="preserve"> than in other species</w:t>
      </w:r>
      <w:r w:rsidR="00036E39">
        <w:rPr>
          <w:rFonts w:ascii="Times New Roman" w:hAnsi="Times New Roman" w:cs="Times New Roman"/>
          <w:sz w:val="24"/>
          <w:szCs w:val="24"/>
          <w:lang w:val="en-AU"/>
        </w:rPr>
        <w:t xml:space="preserve"> </w:t>
      </w:r>
      <w:r w:rsidR="002E7E51">
        <w:rPr>
          <w:rFonts w:ascii="Times New Roman" w:hAnsi="Times New Roman" w:cs="Times New Roman"/>
          <w:sz w:val="24"/>
          <w:szCs w:val="24"/>
          <w:lang w:val="en-AU"/>
        </w:rPr>
        <w:t xml:space="preserve">which was coherent </w:t>
      </w:r>
      <w:r w:rsidR="00036E39">
        <w:rPr>
          <w:rFonts w:ascii="Times New Roman" w:hAnsi="Times New Roman" w:cs="Times New Roman"/>
          <w:sz w:val="24"/>
          <w:szCs w:val="24"/>
          <w:lang w:val="en-AU"/>
        </w:rPr>
        <w:t>with the fit evaluation and the low number of roadkill records (Table 2),</w:t>
      </w:r>
    </w:p>
    <w:p w14:paraId="3CB548BD" w14:textId="77777777" w:rsidR="00036E39" w:rsidRPr="00036E39" w:rsidRDefault="00036E39" w:rsidP="00235BC3">
      <w:pPr>
        <w:spacing w:line="480" w:lineRule="auto"/>
        <w:jc w:val="both"/>
        <w:rPr>
          <w:rFonts w:ascii="Times New Roman" w:hAnsi="Times New Roman" w:cs="Times New Roman"/>
          <w:sz w:val="24"/>
          <w:szCs w:val="24"/>
          <w:lang w:val="en-GB"/>
        </w:rPr>
      </w:pPr>
    </w:p>
    <w:p w14:paraId="59C5A0E3" w14:textId="5288A46D" w:rsidR="00433E23" w:rsidRPr="00235BC3" w:rsidRDefault="00A80789" w:rsidP="00235BC3">
      <w:pPr>
        <w:spacing w:line="480" w:lineRule="auto"/>
        <w:jc w:val="both"/>
        <w:rPr>
          <w:rFonts w:ascii="Times New Roman" w:hAnsi="Times New Roman" w:cs="Times New Roman"/>
          <w:iCs/>
          <w:sz w:val="24"/>
          <w:szCs w:val="24"/>
          <w:lang w:val="en-GB"/>
        </w:rPr>
      </w:pPr>
      <w:r w:rsidRPr="00DA58F4">
        <w:rPr>
          <w:rFonts w:ascii="Times New Roman" w:hAnsi="Times New Roman" w:cs="Times New Roman"/>
          <w:iCs/>
          <w:sz w:val="24"/>
          <w:szCs w:val="24"/>
          <w:lang w:val="en-GB"/>
        </w:rPr>
        <w:t xml:space="preserve">Fig. 3 illustrates the </w:t>
      </w:r>
      <w:r w:rsidR="00433E23" w:rsidRPr="00DA58F4">
        <w:rPr>
          <w:rFonts w:ascii="Times New Roman" w:hAnsi="Times New Roman" w:cs="Times New Roman"/>
          <w:iCs/>
          <w:sz w:val="24"/>
          <w:szCs w:val="24"/>
          <w:lang w:val="en-GB"/>
        </w:rPr>
        <w:t>predictions of the exposure and risk models for Roe deer</w:t>
      </w:r>
      <w:r w:rsidR="00FE5A16">
        <w:rPr>
          <w:rFonts w:ascii="Times New Roman" w:hAnsi="Times New Roman" w:cs="Times New Roman"/>
          <w:iCs/>
          <w:sz w:val="24"/>
          <w:szCs w:val="24"/>
          <w:lang w:val="en-GB"/>
        </w:rPr>
        <w:t xml:space="preserve"> (other species in Appendix SM1 – </w:t>
      </w:r>
      <w:r w:rsidR="00FE5A16" w:rsidRPr="00FE5A16">
        <w:rPr>
          <w:rFonts w:ascii="Times New Roman" w:hAnsi="Times New Roman" w:cs="Times New Roman"/>
          <w:iCs/>
          <w:sz w:val="24"/>
          <w:szCs w:val="24"/>
          <w:highlight w:val="yellow"/>
          <w:lang w:val="en-GB"/>
        </w:rPr>
        <w:t>XX</w:t>
      </w:r>
      <w:r w:rsidR="00FE5A16">
        <w:rPr>
          <w:rFonts w:ascii="Times New Roman" w:hAnsi="Times New Roman" w:cs="Times New Roman"/>
          <w:iCs/>
          <w:sz w:val="24"/>
          <w:szCs w:val="24"/>
          <w:lang w:val="en-GB"/>
        </w:rPr>
        <w:t>)</w:t>
      </w:r>
      <w:r w:rsidR="00433E23" w:rsidRPr="00DA58F4">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w:t>
      </w:r>
      <w:r w:rsidR="00DE030A">
        <w:rPr>
          <w:rFonts w:ascii="Times New Roman" w:hAnsi="Times New Roman" w:cs="Times New Roman"/>
          <w:iCs/>
          <w:sz w:val="24"/>
          <w:szCs w:val="24"/>
          <w:lang w:val="en-GB"/>
        </w:rPr>
        <w:t xml:space="preserve">Nevertheless, </w:t>
      </w:r>
      <w:r w:rsidR="00433E23" w:rsidRPr="00235BC3">
        <w:rPr>
          <w:rFonts w:ascii="Times New Roman" w:hAnsi="Times New Roman" w:cs="Times New Roman"/>
          <w:iCs/>
          <w:sz w:val="24"/>
          <w:szCs w:val="24"/>
          <w:lang w:val="en-GB"/>
        </w:rPr>
        <w:t xml:space="preserve">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roadkills did not depart strongly from the raw data in roe deer, suggesting that the spatial </w:t>
      </w:r>
      <w:r w:rsidR="003E169F">
        <w:rPr>
          <w:rFonts w:ascii="Times New Roman" w:hAnsi="Times New Roman" w:cs="Times New Roman"/>
          <w:iCs/>
          <w:sz w:val="24"/>
          <w:szCs w:val="24"/>
          <w:lang w:val="en-GB"/>
        </w:rPr>
        <w:t xml:space="preserve">random </w:t>
      </w:r>
      <w:r w:rsidR="00433E23" w:rsidRPr="00235BC3">
        <w:rPr>
          <w:rFonts w:ascii="Times New Roman" w:hAnsi="Times New Roman" w:cs="Times New Roman"/>
          <w:iCs/>
          <w:sz w:val="24"/>
          <w:szCs w:val="24"/>
          <w:lang w:val="en-GB"/>
        </w:rPr>
        <w:t xml:space="preserve">effect was able to account for </w:t>
      </w:r>
      <w:r w:rsidR="00F20FA5">
        <w:rPr>
          <w:rFonts w:ascii="Times New Roman" w:hAnsi="Times New Roman" w:cs="Times New Roman"/>
          <w:iCs/>
          <w:sz w:val="24"/>
          <w:szCs w:val="24"/>
          <w:lang w:val="en-GB"/>
        </w:rPr>
        <w:t xml:space="preserve">residual </w:t>
      </w:r>
      <w:r w:rsidR="00433E23" w:rsidRPr="00235BC3">
        <w:rPr>
          <w:rFonts w:ascii="Times New Roman" w:hAnsi="Times New Roman" w:cs="Times New Roman"/>
          <w:iCs/>
          <w:sz w:val="24"/>
          <w:szCs w:val="24"/>
          <w:lang w:val="en-GB"/>
        </w:rPr>
        <w:t xml:space="preserve">spatial </w:t>
      </w:r>
      <w:r w:rsidR="00F20FA5">
        <w:rPr>
          <w:rFonts w:ascii="Times New Roman" w:hAnsi="Times New Roman" w:cs="Times New Roman"/>
          <w:iCs/>
          <w:sz w:val="24"/>
          <w:szCs w:val="24"/>
          <w:lang w:val="en-GB"/>
        </w:rPr>
        <w:t xml:space="preserve">variation unexplained </w:t>
      </w:r>
      <w:r w:rsidR="00433E23" w:rsidRPr="00235BC3">
        <w:rPr>
          <w:rFonts w:ascii="Times New Roman" w:hAnsi="Times New Roman" w:cs="Times New Roman"/>
          <w:iCs/>
          <w:sz w:val="24"/>
          <w:szCs w:val="24"/>
          <w:lang w:val="en-GB"/>
        </w:rPr>
        <w:t>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median ;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lastRenderedPageBreak/>
              <w:t>Species</w:t>
            </w:r>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Exposur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39B1EDC"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W</w:t>
            </w:r>
            <w:r w:rsidR="00712413" w:rsidRPr="00235BC3">
              <w:rPr>
                <w:rFonts w:ascii="Times New Roman" w:eastAsia="Times New Roman" w:hAnsi="Times New Roman" w:cs="Times New Roman"/>
                <w:i/>
                <w:iCs/>
                <w:color w:val="000000"/>
                <w:sz w:val="24"/>
                <w:szCs w:val="24"/>
                <w:lang w:eastAsia="fr-FR"/>
              </w:rPr>
              <w:t>ild boar</w:t>
            </w:r>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34132205"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ed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7717D6D9"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E</w:t>
            </w:r>
            <w:r w:rsidR="00712413" w:rsidRPr="00235BC3">
              <w:rPr>
                <w:rFonts w:ascii="Times New Roman" w:eastAsia="Times New Roman" w:hAnsi="Times New Roman" w:cs="Times New Roman"/>
                <w:i/>
                <w:iCs/>
                <w:color w:val="000000"/>
                <w:sz w:val="24"/>
                <w:szCs w:val="24"/>
                <w:lang w:eastAsia="fr-FR"/>
              </w:rPr>
              <w:t>uropean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4E122E14"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oe deer</w:t>
            </w:r>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European hare</w:t>
            </w:r>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ed deer</w:t>
            </w:r>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Mustelids</w:t>
            </w:r>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median ;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wild boar</w:t>
            </w:r>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oe deer</w:t>
            </w:r>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hare</w:t>
            </w:r>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deer</w:t>
            </w:r>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r>
              <w:rPr>
                <w:rFonts w:ascii="Times New Roman" w:eastAsia="Times New Roman" w:hAnsi="Times New Roman" w:cs="Times New Roman"/>
                <w:i/>
                <w:iCs/>
                <w:color w:val="000000"/>
                <w:sz w:val="24"/>
                <w:szCs w:val="24"/>
                <w:lang w:eastAsia="fr-FR"/>
              </w:rPr>
              <w:t>Mustelids</w:t>
            </w:r>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lastRenderedPageBreak/>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44C8F8BE" w:rsidR="00422A58" w:rsidRPr="002C04B8" w:rsidRDefault="008F6413"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other species.</w:t>
      </w:r>
    </w:p>
    <w:p w14:paraId="0E967E67" w14:textId="77777777" w:rsidR="009B4264" w:rsidRPr="002C04B8" w:rsidRDefault="009B4264" w:rsidP="00235BC3">
      <w:pPr>
        <w:spacing w:line="480" w:lineRule="auto"/>
        <w:rPr>
          <w:rFonts w:ascii="Times New Roman" w:hAnsi="Times New Roman" w:cs="Times New Roman"/>
          <w:i/>
          <w:sz w:val="24"/>
          <w:szCs w:val="24"/>
          <w:lang w:val="en-GB"/>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0D463C9C" w14:textId="77777777" w:rsidR="00557205" w:rsidRDefault="00557205" w:rsidP="00235BC3">
      <w:pPr>
        <w:spacing w:line="480" w:lineRule="auto"/>
        <w:jc w:val="both"/>
        <w:rPr>
          <w:rFonts w:ascii="Times New Roman" w:hAnsi="Times New Roman" w:cs="Times New Roman"/>
          <w:sz w:val="24"/>
          <w:szCs w:val="24"/>
          <w:lang w:val="en-AU"/>
        </w:rPr>
      </w:pPr>
    </w:p>
    <w:p w14:paraId="18DE5367" w14:textId="37CE744A" w:rsidR="000963E4" w:rsidRPr="00A31164" w:rsidRDefault="00213B62" w:rsidP="00235BC3">
      <w:pPr>
        <w:spacing w:line="480" w:lineRule="auto"/>
        <w:jc w:val="both"/>
        <w:rPr>
          <w:rFonts w:ascii="Times New Roman" w:hAnsi="Times New Roman" w:cs="Times New Roman"/>
          <w:sz w:val="24"/>
          <w:szCs w:val="24"/>
        </w:rPr>
      </w:pPr>
      <w:r>
        <w:rPr>
          <w:rFonts w:ascii="Times New Roman" w:hAnsi="Times New Roman" w:cs="Times New Roman"/>
          <w:sz w:val="24"/>
          <w:szCs w:val="24"/>
          <w:lang w:val="en-AU"/>
        </w:rPr>
        <w:t xml:space="preserve">In the exposure layer, most species </w:t>
      </w:r>
      <w:r w:rsidR="00360210" w:rsidRPr="00235BC3">
        <w:rPr>
          <w:rFonts w:ascii="Times New Roman" w:hAnsi="Times New Roman" w:cs="Times New Roman"/>
          <w:sz w:val="24"/>
          <w:szCs w:val="24"/>
          <w:lang w:val="en-AU"/>
        </w:rPr>
        <w:t>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00360210" w:rsidRPr="00235BC3">
        <w:rPr>
          <w:rFonts w:ascii="Times New Roman" w:hAnsi="Times New Roman" w:cs="Times New Roman"/>
          <w:sz w:val="24"/>
          <w:szCs w:val="24"/>
          <w:lang w:val="en-AU"/>
        </w:rPr>
        <w:t xml:space="preserve">. Wild boar, </w:t>
      </w:r>
      <w:r w:rsidR="00A359E7">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 xml:space="preserve">oe deer, and European hare were mostly found in rural zones, while </w:t>
      </w:r>
      <w:r w:rsidR="005F7A6A">
        <w:rPr>
          <w:rFonts w:ascii="Times New Roman" w:hAnsi="Times New Roman" w:cs="Times New Roman"/>
          <w:sz w:val="24"/>
          <w:szCs w:val="24"/>
          <w:lang w:val="en-AU"/>
        </w:rPr>
        <w:t xml:space="preserve">records </w:t>
      </w:r>
      <w:r w:rsidR="00360210" w:rsidRPr="00235BC3">
        <w:rPr>
          <w:rFonts w:ascii="Times New Roman" w:hAnsi="Times New Roman" w:cs="Times New Roman"/>
          <w:sz w:val="24"/>
          <w:szCs w:val="24"/>
          <w:lang w:val="en-AU"/>
        </w:rPr>
        <w:t xml:space="preserve">of red fox </w:t>
      </w:r>
      <w:r w:rsidR="005F7A6A">
        <w:rPr>
          <w:rFonts w:ascii="Times New Roman" w:hAnsi="Times New Roman" w:cs="Times New Roman"/>
          <w:sz w:val="24"/>
          <w:szCs w:val="24"/>
          <w:lang w:val="en-AU"/>
        </w:rPr>
        <w:t xml:space="preserve">were </w:t>
      </w:r>
      <w:r w:rsidR="00360210" w:rsidRPr="00235BC3">
        <w:rPr>
          <w:rFonts w:ascii="Times New Roman" w:hAnsi="Times New Roman" w:cs="Times New Roman"/>
          <w:sz w:val="24"/>
          <w:szCs w:val="24"/>
          <w:lang w:val="en-AU"/>
        </w:rPr>
        <w:t>positively correlated with urban areas</w:t>
      </w:r>
      <w:r w:rsidR="00B81727">
        <w:rPr>
          <w:rFonts w:ascii="Times New Roman" w:hAnsi="Times New Roman" w:cs="Times New Roman"/>
          <w:sz w:val="24"/>
          <w:szCs w:val="24"/>
          <w:lang w:val="en-AU"/>
        </w:rPr>
        <w:t xml:space="preserve"> (Fig.4b)</w:t>
      </w:r>
      <w:r w:rsidR="00360210" w:rsidRPr="00235BC3">
        <w:rPr>
          <w:rFonts w:ascii="Times New Roman" w:hAnsi="Times New Roman" w:cs="Times New Roman"/>
          <w:sz w:val="24"/>
          <w:szCs w:val="24"/>
          <w:lang w:val="en-AU"/>
        </w:rPr>
        <w:t xml:space="preserve">. </w:t>
      </w:r>
      <w:r w:rsidR="00810720">
        <w:rPr>
          <w:rFonts w:ascii="Times New Roman" w:hAnsi="Times New Roman" w:cs="Times New Roman"/>
          <w:sz w:val="24"/>
          <w:szCs w:val="24"/>
          <w:lang w:val="en-AU"/>
        </w:rPr>
        <w:t xml:space="preserve">Unlike Red deer, </w:t>
      </w:r>
      <w:r w:rsidR="00360210" w:rsidRPr="00235BC3">
        <w:rPr>
          <w:rFonts w:ascii="Times New Roman" w:hAnsi="Times New Roman" w:cs="Times New Roman"/>
          <w:sz w:val="24"/>
          <w:szCs w:val="24"/>
          <w:lang w:val="en-AU"/>
        </w:rPr>
        <w:t xml:space="preserve">Red fox and </w:t>
      </w:r>
      <w:r w:rsidR="002F06B6">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oe deer showed positive associations with the density of watercourses</w:t>
      </w:r>
      <w:r w:rsidR="004C0739">
        <w:rPr>
          <w:rFonts w:ascii="Times New Roman" w:hAnsi="Times New Roman" w:cs="Times New Roman"/>
          <w:sz w:val="24"/>
          <w:szCs w:val="24"/>
          <w:lang w:val="en-AU"/>
        </w:rPr>
        <w:t xml:space="preserve"> (Fig.4c)</w:t>
      </w:r>
      <w:r w:rsidR="00360210" w:rsidRPr="00235BC3">
        <w:rPr>
          <w:rFonts w:ascii="Times New Roman" w:hAnsi="Times New Roman" w:cs="Times New Roman"/>
          <w:sz w:val="24"/>
          <w:szCs w:val="24"/>
          <w:lang w:val="en-AU"/>
        </w:rPr>
        <w:t xml:space="preserve">. Most species were found predominantly in bocage landscapes, except for </w:t>
      </w:r>
      <w:r w:rsidR="00787B68">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ed deer, which was primarily observed in open field areas</w:t>
      </w:r>
      <w:r w:rsidR="00D06B19">
        <w:rPr>
          <w:rFonts w:ascii="Times New Roman" w:hAnsi="Times New Roman" w:cs="Times New Roman"/>
          <w:sz w:val="24"/>
          <w:szCs w:val="24"/>
          <w:lang w:val="en-AU"/>
        </w:rPr>
        <w:t xml:space="preserve"> (Fig.4d)</w:t>
      </w:r>
      <w:r w:rsidR="00360210" w:rsidRPr="00235BC3">
        <w:rPr>
          <w:rFonts w:ascii="Times New Roman" w:hAnsi="Times New Roman" w:cs="Times New Roman"/>
          <w:sz w:val="24"/>
          <w:szCs w:val="24"/>
          <w:lang w:val="en-AU"/>
        </w:rPr>
        <w:t xml:space="preserve">. Finally, </w:t>
      </w:r>
      <w:r w:rsidR="005C24A0">
        <w:rPr>
          <w:rFonts w:ascii="Times New Roman" w:hAnsi="Times New Roman" w:cs="Times New Roman"/>
          <w:sz w:val="24"/>
          <w:szCs w:val="24"/>
          <w:lang w:val="en-AU"/>
        </w:rPr>
        <w:t xml:space="preserve">all species’ occurrence intensities were positively related with sampling effort, suggesting that </w:t>
      </w:r>
      <w:r w:rsidR="00360210" w:rsidRPr="00235BC3">
        <w:rPr>
          <w:rFonts w:ascii="Times New Roman" w:hAnsi="Times New Roman" w:cs="Times New Roman"/>
          <w:sz w:val="24"/>
          <w:szCs w:val="24"/>
          <w:lang w:val="en-AU"/>
        </w:rPr>
        <w:t xml:space="preserve">the </w:t>
      </w:r>
      <w:r w:rsidR="00DE24CE">
        <w:rPr>
          <w:rFonts w:ascii="Times New Roman" w:hAnsi="Times New Roman" w:cs="Times New Roman"/>
          <w:sz w:val="24"/>
          <w:szCs w:val="24"/>
          <w:lang w:val="en-AU"/>
        </w:rPr>
        <w:t xml:space="preserve">model </w:t>
      </w:r>
      <w:r w:rsidR="005C24A0">
        <w:rPr>
          <w:rFonts w:ascii="Times New Roman" w:hAnsi="Times New Roman" w:cs="Times New Roman"/>
          <w:sz w:val="24"/>
          <w:szCs w:val="24"/>
          <w:lang w:val="en-AU"/>
        </w:rPr>
        <w:t xml:space="preserve">was </w:t>
      </w:r>
      <w:r w:rsidR="00A31164">
        <w:rPr>
          <w:rFonts w:ascii="Times New Roman" w:hAnsi="Times New Roman" w:cs="Times New Roman"/>
          <w:sz w:val="24"/>
          <w:szCs w:val="24"/>
          <w:lang w:val="en-AU"/>
        </w:rPr>
        <w:t>effective at</w:t>
      </w:r>
      <w:r w:rsidR="00360210" w:rsidRPr="00235BC3">
        <w:rPr>
          <w:rFonts w:ascii="Times New Roman" w:hAnsi="Times New Roman" w:cs="Times New Roman"/>
          <w:sz w:val="24"/>
          <w:szCs w:val="24"/>
          <w:lang w:val="en-AU"/>
        </w:rPr>
        <w:t xml:space="preserve"> </w:t>
      </w:r>
      <w:r w:rsidR="00A31164">
        <w:rPr>
          <w:rFonts w:ascii="Times New Roman" w:hAnsi="Times New Roman" w:cs="Times New Roman"/>
          <w:sz w:val="24"/>
          <w:szCs w:val="24"/>
          <w:lang w:val="en-AU"/>
        </w:rPr>
        <w:t xml:space="preserve">capturing </w:t>
      </w:r>
      <w:r w:rsidR="00DE24CE">
        <w:rPr>
          <w:rFonts w:ascii="Times New Roman" w:hAnsi="Times New Roman" w:cs="Times New Roman"/>
          <w:sz w:val="24"/>
          <w:szCs w:val="24"/>
          <w:lang w:val="en-AU"/>
        </w:rPr>
        <w:t xml:space="preserve">spatial variations in </w:t>
      </w:r>
      <w:r w:rsidR="00DE24CE">
        <w:rPr>
          <w:rFonts w:ascii="Times New Roman" w:hAnsi="Times New Roman" w:cs="Times New Roman"/>
          <w:sz w:val="24"/>
          <w:szCs w:val="24"/>
          <w:lang w:val="en-AU"/>
        </w:rPr>
        <w:lastRenderedPageBreak/>
        <w:t xml:space="preserve">sampling effort </w:t>
      </w:r>
      <w:r w:rsidR="00AF430C">
        <w:rPr>
          <w:rFonts w:ascii="Times New Roman" w:hAnsi="Times New Roman" w:cs="Times New Roman"/>
          <w:sz w:val="24"/>
          <w:szCs w:val="24"/>
          <w:lang w:val="en-AU"/>
        </w:rPr>
        <w:t>(Fig.4e)</w:t>
      </w:r>
      <w:r w:rsidR="00360210" w:rsidRPr="00235BC3">
        <w:rPr>
          <w:rFonts w:ascii="Times New Roman" w:hAnsi="Times New Roman" w:cs="Times New Roman"/>
          <w:sz w:val="24"/>
          <w:szCs w:val="24"/>
          <w:lang w:val="en-AU"/>
        </w:rPr>
        <w:t>.</w:t>
      </w:r>
      <w:r w:rsidR="00A31164" w:rsidRPr="00A31164">
        <w:rPr>
          <w:rFonts w:ascii="Times New Roman" w:hAnsi="Times New Roman" w:cs="Times New Roman"/>
          <w:sz w:val="24"/>
          <w:szCs w:val="24"/>
          <w:highlight w:val="yellow"/>
          <w:lang w:val="en-AU"/>
        </w:rPr>
        <w:t xml:space="preserve"> </w:t>
      </w:r>
      <w:r w:rsidR="00A31164" w:rsidRPr="00A31164">
        <w:rPr>
          <w:rFonts w:ascii="Times New Roman" w:hAnsi="Times New Roman" w:cs="Times New Roman"/>
          <w:sz w:val="24"/>
          <w:szCs w:val="24"/>
          <w:highlight w:val="yellow"/>
        </w:rPr>
        <w:t>[Julien</w:t>
      </w:r>
      <w:r w:rsidR="00A31164">
        <w:rPr>
          <w:rFonts w:ascii="Times New Roman" w:hAnsi="Times New Roman" w:cs="Times New Roman"/>
          <w:sz w:val="24"/>
          <w:szCs w:val="24"/>
          <w:highlight w:val="yellow"/>
        </w:rPr>
        <w:t>, à clarifier</w:t>
      </w:r>
      <w:r w:rsidR="00A31164" w:rsidRPr="00A31164">
        <w:rPr>
          <w:rFonts w:ascii="Times New Roman" w:hAnsi="Times New Roman" w:cs="Times New Roman"/>
          <w:sz w:val="24"/>
          <w:szCs w:val="24"/>
          <w:highlight w:val="yellow"/>
        </w:rPr>
        <w:t xml:space="preserve"> :</w:t>
      </w:r>
      <w:r w:rsidR="00A31164">
        <w:rPr>
          <w:rFonts w:ascii="Times New Roman" w:hAnsi="Times New Roman" w:cs="Times New Roman"/>
          <w:sz w:val="24"/>
          <w:szCs w:val="24"/>
          <w:highlight w:val="yellow"/>
        </w:rPr>
        <w:t xml:space="preserve"> dans ce paragraphe</w:t>
      </w:r>
      <w:r w:rsidR="00A31164" w:rsidRPr="00A31164">
        <w:rPr>
          <w:rFonts w:ascii="Times New Roman" w:hAnsi="Times New Roman" w:cs="Times New Roman"/>
          <w:sz w:val="24"/>
          <w:szCs w:val="24"/>
          <w:highlight w:val="yellow"/>
        </w:rPr>
        <w:t xml:space="preserve"> les effets sont montrés à sampling constant </w:t>
      </w:r>
      <w:r w:rsidR="00A31164">
        <w:rPr>
          <w:rFonts w:ascii="Times New Roman" w:hAnsi="Times New Roman" w:cs="Times New Roman"/>
          <w:sz w:val="24"/>
          <w:szCs w:val="24"/>
          <w:highlight w:val="yellow"/>
        </w:rPr>
        <w:t xml:space="preserve">(= exposure) </w:t>
      </w:r>
      <w:r w:rsidR="00A31164" w:rsidRPr="00A31164">
        <w:rPr>
          <w:rFonts w:ascii="Times New Roman" w:hAnsi="Times New Roman" w:cs="Times New Roman"/>
          <w:sz w:val="24"/>
          <w:szCs w:val="24"/>
          <w:highlight w:val="yellow"/>
        </w:rPr>
        <w:t>ou c’est l’intensité des observations?]</w:t>
      </w:r>
    </w:p>
    <w:p w14:paraId="509FAD57" w14:textId="77777777" w:rsidR="00A31164" w:rsidRDefault="00A31164" w:rsidP="00235BC3">
      <w:pPr>
        <w:spacing w:line="480" w:lineRule="auto"/>
        <w:jc w:val="both"/>
        <w:rPr>
          <w:rFonts w:ascii="Times New Roman" w:hAnsi="Times New Roman" w:cs="Times New Roman"/>
          <w:sz w:val="24"/>
          <w:szCs w:val="24"/>
        </w:rPr>
      </w:pPr>
    </w:p>
    <w:p w14:paraId="655FD6CC" w14:textId="193C4109" w:rsidR="00360210" w:rsidRDefault="00E14517"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Interestingly, exposure </w:t>
      </w:r>
      <w:r w:rsidR="005D096C">
        <w:rPr>
          <w:rFonts w:ascii="Times New Roman" w:hAnsi="Times New Roman" w:cs="Times New Roman"/>
          <w:sz w:val="24"/>
          <w:szCs w:val="24"/>
          <w:lang w:val="en-AU"/>
        </w:rPr>
        <w:t>was uncorrelated</w:t>
      </w:r>
      <w:r w:rsidRPr="00235BC3">
        <w:rPr>
          <w:rFonts w:ascii="Times New Roman" w:hAnsi="Times New Roman" w:cs="Times New Roman"/>
          <w:sz w:val="24"/>
          <w:szCs w:val="24"/>
          <w:lang w:val="en-AU"/>
        </w:rPr>
        <w:t xml:space="preserve"> with</w:t>
      </w:r>
      <w:r w:rsidR="00793787">
        <w:rPr>
          <w:rFonts w:ascii="Times New Roman" w:hAnsi="Times New Roman" w:cs="Times New Roman"/>
          <w:sz w:val="24"/>
          <w:szCs w:val="24"/>
          <w:lang w:val="en-AU"/>
        </w:rPr>
        <w:t xml:space="preserve"> roadkill ris</w:t>
      </w:r>
      <w:r w:rsidR="00AF1D04">
        <w:rPr>
          <w:rFonts w:ascii="Times New Roman" w:hAnsi="Times New Roman" w:cs="Times New Roman"/>
          <w:sz w:val="24"/>
          <w:szCs w:val="24"/>
          <w:lang w:val="en-AU"/>
        </w:rPr>
        <w:t>k</w:t>
      </w:r>
      <w:r w:rsidR="00336792">
        <w:rPr>
          <w:rFonts w:ascii="Times New Roman" w:hAnsi="Times New Roman" w:cs="Times New Roman"/>
          <w:sz w:val="24"/>
          <w:szCs w:val="24"/>
          <w:lang w:val="en-AU"/>
        </w:rPr>
        <w:t xml:space="preserve"> in all species</w:t>
      </w:r>
      <w:r w:rsidR="00793787">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Fig. 5a)</w:t>
      </w:r>
      <w:r w:rsidR="00336792">
        <w:rPr>
          <w:rFonts w:ascii="Times New Roman" w:hAnsi="Times New Roman" w:cs="Times New Roman"/>
          <w:sz w:val="24"/>
          <w:szCs w:val="24"/>
          <w:lang w:val="en-AU"/>
        </w:rPr>
        <w:t xml:space="preserve">, suggesting </w:t>
      </w:r>
      <w:r w:rsidR="00B20CF1">
        <w:rPr>
          <w:rFonts w:ascii="Times New Roman" w:hAnsi="Times New Roman" w:cs="Times New Roman"/>
          <w:sz w:val="24"/>
          <w:szCs w:val="24"/>
          <w:lang w:val="en-AU"/>
        </w:rPr>
        <w:t>that roadkills are not adequate surrogate of species’ distribution</w:t>
      </w:r>
      <w:r w:rsidR="00411210">
        <w:rPr>
          <w:rFonts w:ascii="Times New Roman" w:hAnsi="Times New Roman" w:cs="Times New Roman"/>
          <w:sz w:val="24"/>
          <w:szCs w:val="24"/>
          <w:lang w:val="en-AU"/>
        </w:rPr>
        <w:t>s</w:t>
      </w:r>
      <w:r w:rsidR="00B20CF1">
        <w:rPr>
          <w:rFonts w:ascii="Times New Roman" w:hAnsi="Times New Roman" w:cs="Times New Roman"/>
          <w:sz w:val="24"/>
          <w:szCs w:val="24"/>
          <w:lang w:val="en-AU"/>
        </w:rPr>
        <w:t xml:space="preserve">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w:t>
      </w:r>
      <w:r w:rsidR="00633F5B">
        <w:rPr>
          <w:rFonts w:ascii="Times New Roman" w:hAnsi="Times New Roman" w:cs="Times New Roman"/>
          <w:sz w:val="24"/>
          <w:szCs w:val="24"/>
          <w:lang w:val="en-AU"/>
        </w:rPr>
        <w:t>Red deer and Wild boar</w:t>
      </w:r>
      <w:r w:rsidR="00A36D1B"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Fig. 5b</w:t>
      </w:r>
      <w:r w:rsidR="005D5FB1" w:rsidRPr="006970BC">
        <w:rPr>
          <w:rFonts w:ascii="Times New Roman" w:hAnsi="Times New Roman" w:cs="Times New Roman"/>
          <w:sz w:val="24"/>
          <w:szCs w:val="24"/>
          <w:lang w:val="en-GB"/>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w:t>
      </w:r>
      <w:r w:rsidR="00862CCE">
        <w:rPr>
          <w:rFonts w:ascii="Times New Roman" w:hAnsi="Times New Roman" w:cs="Times New Roman"/>
          <w:sz w:val="24"/>
          <w:szCs w:val="24"/>
          <w:lang w:val="en-AU"/>
        </w:rPr>
        <w:t xml:space="preserve"> with no clear biological interpretation</w:t>
      </w:r>
      <w:r w:rsidR="00E137C4" w:rsidRPr="00E137C4">
        <w:rPr>
          <w:lang w:val="en-GB"/>
        </w:rPr>
        <w:t xml:space="preserve"> </w:t>
      </w:r>
      <w:r w:rsidR="005D5FB1" w:rsidRPr="00235BC3">
        <w:rPr>
          <w:rFonts w:ascii="Times New Roman" w:hAnsi="Times New Roman" w:cs="Times New Roman"/>
          <w:sz w:val="24"/>
          <w:szCs w:val="24"/>
          <w:lang w:val="en-AU"/>
        </w:rPr>
        <w:t>(Fig. 5d and 5e).</w:t>
      </w:r>
    </w:p>
    <w:p w14:paraId="681D8728" w14:textId="77777777" w:rsidR="006970BC" w:rsidRDefault="006970BC" w:rsidP="00235BC3">
      <w:pPr>
        <w:spacing w:line="480" w:lineRule="auto"/>
        <w:jc w:val="both"/>
        <w:rPr>
          <w:rFonts w:ascii="Times New Roman" w:hAnsi="Times New Roman" w:cs="Times New Roman"/>
          <w:sz w:val="24"/>
          <w:szCs w:val="24"/>
          <w:lang w:val="en-AU"/>
        </w:rPr>
      </w:pPr>
    </w:p>
    <w:p w14:paraId="5015ED20" w14:textId="2D4CBF31" w:rsidR="006970BC" w:rsidRDefault="006970BC" w:rsidP="00235BC3">
      <w:pPr>
        <w:spacing w:line="480" w:lineRule="auto"/>
        <w:jc w:val="both"/>
        <w:rPr>
          <w:rFonts w:ascii="Times New Roman" w:hAnsi="Times New Roman" w:cs="Times New Roman"/>
          <w:sz w:val="24"/>
          <w:szCs w:val="24"/>
          <w:lang w:val="en-AU"/>
        </w:rPr>
      </w:pPr>
    </w:p>
    <w:p w14:paraId="4C71565A" w14:textId="77777777" w:rsidR="006970BC" w:rsidRPr="00235BC3" w:rsidRDefault="006970BC" w:rsidP="00235BC3">
      <w:pPr>
        <w:spacing w:line="480" w:lineRule="auto"/>
        <w:jc w:val="both"/>
        <w:rPr>
          <w:rFonts w:ascii="Times New Roman" w:hAnsi="Times New Roman" w:cs="Times New Roman"/>
          <w:iCs/>
          <w:sz w:val="24"/>
          <w:szCs w:val="24"/>
          <w:lang w:val="en-AU"/>
        </w:rPr>
      </w:pPr>
    </w:p>
    <w:p w14:paraId="40A7238E" w14:textId="33F9652E" w:rsidR="00C4715F" w:rsidRPr="006C2E7E" w:rsidRDefault="006C2E7E" w:rsidP="00235BC3">
      <w:pPr>
        <w:spacing w:after="0" w:line="480" w:lineRule="auto"/>
        <w:jc w:val="center"/>
        <w:rPr>
          <w:rFonts w:ascii="Times New Roman" w:hAnsi="Times New Roman" w:cs="Times New Roman"/>
          <w:iCs/>
          <w:sz w:val="24"/>
          <w:szCs w:val="24"/>
          <w:lang w:val="en-AU"/>
        </w:rPr>
      </w:pPr>
      <w:r>
        <w:rPr>
          <w:noProof/>
        </w:rPr>
        <w:lastRenderedPageBreak/>
        <w:drawing>
          <wp:inline distT="0" distB="0" distL="0" distR="0" wp14:anchorId="5C122972" wp14:editId="322894DC">
            <wp:extent cx="5759450" cy="3839845"/>
            <wp:effectExtent l="0" t="0" r="0" b="8255"/>
            <wp:docPr id="1252496296" name="Image 1"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496296" name="Image 1" descr="Une image contenant texte, diagramme, capture d’écran, nombre&#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03EDEF8C" w14:textId="739F616B" w:rsidR="00981F1B" w:rsidRPr="00E15515" w:rsidRDefault="00981F1B"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 xml:space="preserve">Figure 4. </w:t>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p>
    <w:p w14:paraId="2775CAA4" w14:textId="77777777" w:rsidR="00A3074F" w:rsidRPr="00E15515" w:rsidRDefault="00A3074F" w:rsidP="00235BC3">
      <w:pPr>
        <w:spacing w:after="0" w:line="480" w:lineRule="auto"/>
        <w:jc w:val="both"/>
        <w:rPr>
          <w:rFonts w:ascii="Times New Roman" w:hAnsi="Times New Roman" w:cs="Times New Roman"/>
          <w:iCs/>
          <w:sz w:val="24"/>
          <w:szCs w:val="24"/>
          <w:highlight w:val="yellow"/>
          <w:lang w:val="en-GB"/>
        </w:rPr>
      </w:pPr>
    </w:p>
    <w:p w14:paraId="242E2CAA" w14:textId="68BAC147" w:rsidR="00C4715F" w:rsidRPr="00235BC3" w:rsidRDefault="001F3D34" w:rsidP="00235BC3">
      <w:pPr>
        <w:spacing w:after="0" w:line="480" w:lineRule="auto"/>
        <w:jc w:val="center"/>
        <w:rPr>
          <w:rFonts w:ascii="Times New Roman" w:hAnsi="Times New Roman" w:cs="Times New Roman"/>
          <w:i/>
          <w:sz w:val="24"/>
          <w:szCs w:val="24"/>
          <w:lang w:val="en-AU"/>
        </w:rPr>
      </w:pPr>
      <w:r>
        <w:rPr>
          <w:noProof/>
        </w:rPr>
        <w:lastRenderedPageBreak/>
        <w:drawing>
          <wp:inline distT="0" distB="0" distL="0" distR="0" wp14:anchorId="5F95C1E5" wp14:editId="57D2E019">
            <wp:extent cx="5759450" cy="3839845"/>
            <wp:effectExtent l="0" t="0" r="0" b="8255"/>
            <wp:docPr id="574371443" name="Image 2" descr="Une image contenant texte, capture d’écran, diagramm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1443" name="Image 2" descr="Une image contenant texte, capture d’écran, diagramme, Plan&#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1A7440EA" w14:textId="666605CB" w:rsidR="00C4715F" w:rsidRPr="00235BC3" w:rsidRDefault="00C4715F" w:rsidP="00235BC3">
      <w:pPr>
        <w:spacing w:after="0" w:line="480" w:lineRule="auto"/>
        <w:jc w:val="both"/>
        <w:rPr>
          <w:rFonts w:ascii="Times New Roman" w:hAnsi="Times New Roman" w:cs="Times New Roman"/>
          <w:b/>
          <w:bCs/>
          <w:iCs/>
          <w:sz w:val="24"/>
          <w:szCs w:val="24"/>
          <w:lang w:val="en-GB"/>
        </w:rPr>
      </w:pPr>
      <w:r w:rsidRPr="00235BC3">
        <w:rPr>
          <w:rFonts w:ascii="Times New Roman" w:hAnsi="Times New Roman" w:cs="Times New Roman"/>
          <w:b/>
          <w:bCs/>
          <w:iCs/>
          <w:sz w:val="24"/>
          <w:szCs w:val="24"/>
          <w:lang w:val="en-GB"/>
        </w:rPr>
        <w:t xml:space="preserve">Figure 5. </w:t>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w:t>
      </w:r>
      <w:r w:rsidR="001F3D34">
        <w:rPr>
          <w:rFonts w:ascii="Times New Roman" w:hAnsi="Times New Roman" w:cs="Times New Roman"/>
          <w:iCs/>
          <w:sz w:val="24"/>
          <w:szCs w:val="24"/>
          <w:lang w:val="en-GB"/>
        </w:rPr>
        <w:t xml:space="preserve">a </w:t>
      </w:r>
      <w:r w:rsidR="000963E4" w:rsidRPr="00235BC3">
        <w:rPr>
          <w:rFonts w:ascii="Times New Roman" w:hAnsi="Times New Roman" w:cs="Times New Roman"/>
          <w:iCs/>
          <w:sz w:val="24"/>
          <w:szCs w:val="24"/>
          <w:lang w:val="en-GB"/>
        </w:rPr>
        <w:t xml:space="preserve"> 0</w:t>
      </w:r>
      <w:r w:rsidR="001F3D34">
        <w:rPr>
          <w:rFonts w:ascii="Times New Roman" w:hAnsi="Times New Roman" w:cs="Times New Roman"/>
          <w:iCs/>
          <w:sz w:val="24"/>
          <w:szCs w:val="24"/>
          <w:lang w:val="en-GB"/>
        </w:rPr>
        <w:t xml:space="preserve"> mean</w:t>
      </w:r>
      <w:r w:rsidR="000963E4" w:rsidRPr="00235BC3">
        <w:rPr>
          <w:rFonts w:ascii="Times New Roman" w:hAnsi="Times New Roman" w:cs="Times New Roman"/>
          <w:iCs/>
          <w:sz w:val="24"/>
          <w:szCs w:val="24"/>
          <w:lang w:val="en-GB"/>
        </w:rPr>
        <w:t xml:space="preserve"> and </w:t>
      </w:r>
      <w:r w:rsidR="001F3D34">
        <w:rPr>
          <w:rFonts w:ascii="Times New Roman" w:hAnsi="Times New Roman" w:cs="Times New Roman"/>
          <w:iCs/>
          <w:sz w:val="24"/>
          <w:szCs w:val="24"/>
          <w:lang w:val="en-GB"/>
        </w:rPr>
        <w:t>unit</w:t>
      </w:r>
      <w:r w:rsidR="000963E4" w:rsidRPr="00235BC3">
        <w:rPr>
          <w:rFonts w:ascii="Times New Roman" w:hAnsi="Times New Roman" w:cs="Times New Roman"/>
          <w:iCs/>
          <w:sz w:val="24"/>
          <w:szCs w:val="24"/>
          <w:lang w:val="en-GB"/>
        </w:rPr>
        <w:t xml:space="preserve"> standard deviation.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0AF4E8C5"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Default="009931E1" w:rsidP="00235BC3">
      <w:pPr>
        <w:spacing w:line="480" w:lineRule="auto"/>
        <w:rPr>
          <w:rFonts w:ascii="Times New Roman" w:hAnsi="Times New Roman" w:cs="Times New Roman"/>
          <w:i/>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452ECCB2" w14:textId="77777777" w:rsidR="00AC19F3" w:rsidRPr="00235BC3" w:rsidRDefault="00AC19F3" w:rsidP="00235BC3">
      <w:pPr>
        <w:spacing w:line="480" w:lineRule="auto"/>
        <w:rPr>
          <w:rFonts w:ascii="Times New Roman" w:hAnsi="Times New Roman" w:cs="Times New Roman"/>
          <w:iCs/>
          <w:sz w:val="24"/>
          <w:szCs w:val="24"/>
          <w:lang w:val="en-AU"/>
        </w:rPr>
      </w:pPr>
    </w:p>
    <w:p w14:paraId="3FB67276" w14:textId="6DEB8EC4"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w:t>
      </w:r>
      <w:r w:rsidR="00E137C4">
        <w:rPr>
          <w:rFonts w:ascii="Times New Roman" w:hAnsi="Times New Roman" w:cs="Times New Roman"/>
          <w:sz w:val="24"/>
          <w:szCs w:val="24"/>
          <w:lang w:val="en-AU"/>
        </w:rPr>
        <w:t>l</w:t>
      </w:r>
      <w:r w:rsidRPr="00235BC3">
        <w:rPr>
          <w:rFonts w:ascii="Times New Roman" w:hAnsi="Times New Roman" w:cs="Times New Roman"/>
          <w:sz w:val="24"/>
          <w:szCs w:val="24"/>
          <w:lang w:val="en-AU"/>
        </w:rPr>
        <w:t>i</w:t>
      </w:r>
      <w:r w:rsidR="00E137C4">
        <w:rPr>
          <w:rFonts w:ascii="Times New Roman" w:hAnsi="Times New Roman" w:cs="Times New Roman"/>
          <w:sz w:val="24"/>
          <w:szCs w:val="24"/>
          <w:lang w:val="en-AU"/>
        </w:rPr>
        <w:t>e</w:t>
      </w:r>
      <w:r w:rsidRPr="00235BC3">
        <w:rPr>
          <w:rFonts w:ascii="Times New Roman" w:hAnsi="Times New Roman" w:cs="Times New Roman"/>
          <w:sz w:val="24"/>
          <w:szCs w:val="24"/>
          <w:lang w:val="en-AU"/>
        </w:rPr>
        <w:t>s</w:t>
      </w:r>
      <w:r w:rsidR="00E137C4">
        <w:rPr>
          <w:rFonts w:ascii="Times New Roman" w:hAnsi="Times New Roman" w:cs="Times New Roman"/>
          <w:sz w:val="24"/>
          <w:szCs w:val="24"/>
          <w:lang w:val="en-AU"/>
        </w:rPr>
        <w:t xml:space="preserve"> in</w:t>
      </w:r>
      <w:r w:rsidRPr="00235BC3">
        <w:rPr>
          <w:rFonts w:ascii="Times New Roman" w:hAnsi="Times New Roman" w:cs="Times New Roman"/>
          <w:sz w:val="24"/>
          <w:szCs w:val="24"/>
          <w:lang w:val="en-AU"/>
        </w:rPr>
        <w:t xml:space="preserve"> its ability to map the proportion of variability in roadkill </w:t>
      </w:r>
      <w:r w:rsidR="005A6D1F">
        <w:rPr>
          <w:rFonts w:ascii="Times New Roman" w:hAnsi="Times New Roman" w:cs="Times New Roman"/>
          <w:sz w:val="24"/>
          <w:szCs w:val="24"/>
          <w:lang w:val="en-AU"/>
        </w:rPr>
        <w:t xml:space="preserve">risk </w:t>
      </w:r>
      <w:r w:rsidRPr="00235BC3">
        <w:rPr>
          <w:rFonts w:ascii="Times New Roman" w:hAnsi="Times New Roman" w:cs="Times New Roman"/>
          <w:sz w:val="24"/>
          <w:szCs w:val="24"/>
          <w:lang w:val="en-AU"/>
        </w:rPr>
        <w:t xml:space="preserve">explained by the covariates. </w:t>
      </w:r>
      <w:r w:rsidR="00026C4C">
        <w:rPr>
          <w:rFonts w:ascii="Times New Roman" w:hAnsi="Times New Roman" w:cs="Times New Roman"/>
          <w:sz w:val="24"/>
          <w:szCs w:val="24"/>
          <w:lang w:val="en-AU"/>
        </w:rPr>
        <w:t xml:space="preserve">Road segments with high residual variability reflect the failure of </w:t>
      </w:r>
      <w:r w:rsidRPr="00235BC3">
        <w:rPr>
          <w:rFonts w:ascii="Times New Roman" w:hAnsi="Times New Roman" w:cs="Times New Roman"/>
          <w:sz w:val="24"/>
          <w:szCs w:val="24"/>
          <w:lang w:val="en-AU"/>
        </w:rPr>
        <w:t>covariates to account for the observed number of roadkills</w:t>
      </w:r>
      <w:r w:rsidR="00026C4C">
        <w:rPr>
          <w:rFonts w:ascii="Times New Roman" w:hAnsi="Times New Roman" w:cs="Times New Roman"/>
          <w:sz w:val="24"/>
          <w:szCs w:val="24"/>
          <w:lang w:val="en-AU"/>
        </w:rPr>
        <w:t xml:space="preserve"> </w:t>
      </w:r>
      <w:r w:rsidR="00312544">
        <w:rPr>
          <w:rFonts w:ascii="Times New Roman" w:hAnsi="Times New Roman" w:cs="Times New Roman"/>
          <w:sz w:val="24"/>
          <w:szCs w:val="24"/>
          <w:lang w:val="en-AU"/>
        </w:rPr>
        <w:t>(in red on Fig. 6</w:t>
      </w:r>
      <w:r w:rsidR="00084518">
        <w:rPr>
          <w:rFonts w:ascii="Times New Roman" w:hAnsi="Times New Roman" w:cs="Times New Roman"/>
          <w:sz w:val="24"/>
          <w:szCs w:val="24"/>
          <w:lang w:val="en-AU"/>
        </w:rPr>
        <w:t>a</w:t>
      </w:r>
      <w:r w:rsidR="00312544">
        <w:rPr>
          <w:rFonts w:ascii="Times New Roman" w:hAnsi="Times New Roman" w:cs="Times New Roman"/>
          <w:sz w:val="24"/>
          <w:szCs w:val="24"/>
          <w:lang w:val="en-AU"/>
        </w:rPr>
        <w:t xml:space="preserve">). </w:t>
      </w:r>
      <w:r w:rsidR="00102E92">
        <w:rPr>
          <w:rFonts w:ascii="Times New Roman" w:hAnsi="Times New Roman" w:cs="Times New Roman"/>
          <w:sz w:val="24"/>
          <w:szCs w:val="24"/>
          <w:lang w:val="en-AU"/>
        </w:rPr>
        <w:t>The p</w:t>
      </w:r>
      <w:r w:rsidR="008854C0">
        <w:rPr>
          <w:rFonts w:ascii="Times New Roman" w:hAnsi="Times New Roman" w:cs="Times New Roman"/>
          <w:sz w:val="24"/>
          <w:szCs w:val="24"/>
          <w:lang w:val="en-AU"/>
        </w:rPr>
        <w:t xml:space="preserve">roportion of explained variability decreased with </w:t>
      </w:r>
      <w:r w:rsidR="00102E92">
        <w:rPr>
          <w:rFonts w:ascii="Times New Roman" w:hAnsi="Times New Roman" w:cs="Times New Roman"/>
          <w:sz w:val="24"/>
          <w:szCs w:val="24"/>
          <w:lang w:val="en-AU"/>
        </w:rPr>
        <w:t>the number of observed roadkills</w:t>
      </w:r>
      <w:r w:rsidR="00084518">
        <w:rPr>
          <w:rFonts w:ascii="Times New Roman" w:hAnsi="Times New Roman" w:cs="Times New Roman"/>
          <w:sz w:val="24"/>
          <w:szCs w:val="24"/>
          <w:lang w:val="en-AU"/>
        </w:rPr>
        <w:t xml:space="preserve"> (Fig. 6b)</w:t>
      </w:r>
      <w:r w:rsidR="00EB7BE8">
        <w:rPr>
          <w:rFonts w:ascii="Times New Roman" w:hAnsi="Times New Roman" w:cs="Times New Roman"/>
          <w:sz w:val="24"/>
          <w:szCs w:val="24"/>
          <w:lang w:val="en-AU"/>
        </w:rPr>
        <w:t xml:space="preserve">, indicating that our model was good at predicting accurately the main regional risk gradient, but </w:t>
      </w:r>
      <w:r w:rsidR="00EB7BE8">
        <w:rPr>
          <w:rFonts w:ascii="Times New Roman" w:hAnsi="Times New Roman" w:cs="Times New Roman"/>
          <w:sz w:val="24"/>
          <w:szCs w:val="24"/>
          <w:lang w:val="en-AU"/>
        </w:rPr>
        <w:lastRenderedPageBreak/>
        <w:t xml:space="preserve">less so hotspots of increased mortality. </w:t>
      </w:r>
      <w:r w:rsidR="00AC19F3">
        <w:rPr>
          <w:rFonts w:ascii="Times New Roman" w:hAnsi="Times New Roman" w:cs="Times New Roman"/>
          <w:sz w:val="24"/>
          <w:szCs w:val="24"/>
          <w:lang w:val="en-AU"/>
        </w:rPr>
        <w:t xml:space="preserve">Segments with low explained variability thus point road sections </w:t>
      </w:r>
      <w:r w:rsidRPr="00235BC3">
        <w:rPr>
          <w:rFonts w:ascii="Times New Roman" w:hAnsi="Times New Roman" w:cs="Times New Roman"/>
          <w:sz w:val="24"/>
          <w:szCs w:val="24"/>
          <w:lang w:val="en-AU"/>
        </w:rPr>
        <w:t xml:space="preserve">where </w:t>
      </w:r>
      <w:r w:rsidR="00640A69">
        <w:rPr>
          <w:rFonts w:ascii="Times New Roman" w:hAnsi="Times New Roman" w:cs="Times New Roman"/>
          <w:sz w:val="24"/>
          <w:szCs w:val="24"/>
          <w:lang w:val="en-AU"/>
        </w:rPr>
        <w:t xml:space="preserve">dedicated sampling protocols </w:t>
      </w:r>
      <w:r w:rsidR="00AC19F3">
        <w:rPr>
          <w:rFonts w:ascii="Times New Roman" w:hAnsi="Times New Roman" w:cs="Times New Roman"/>
          <w:sz w:val="24"/>
          <w:szCs w:val="24"/>
          <w:lang w:val="en-AU"/>
        </w:rPr>
        <w:t xml:space="preserve">would be required </w:t>
      </w:r>
      <w:r w:rsidRPr="00235BC3">
        <w:rPr>
          <w:rFonts w:ascii="Times New Roman" w:hAnsi="Times New Roman" w:cs="Times New Roman"/>
          <w:sz w:val="24"/>
          <w:szCs w:val="24"/>
          <w:lang w:val="en-AU"/>
        </w:rPr>
        <w:t xml:space="preserve">to </w:t>
      </w:r>
      <w:r w:rsidR="00AC19F3">
        <w:rPr>
          <w:rFonts w:ascii="Times New Roman" w:hAnsi="Times New Roman" w:cs="Times New Roman"/>
          <w:sz w:val="24"/>
          <w:szCs w:val="24"/>
          <w:lang w:val="en-AU"/>
        </w:rPr>
        <w:t xml:space="preserve">determin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 xml:space="preserve">factors that increase </w:t>
      </w:r>
      <w:r w:rsidR="00640A69">
        <w:rPr>
          <w:rFonts w:ascii="Times New Roman" w:hAnsi="Times New Roman" w:cs="Times New Roman"/>
          <w:sz w:val="24"/>
          <w:szCs w:val="24"/>
          <w:lang w:val="en-AU"/>
        </w:rPr>
        <w:t xml:space="preserve">the </w:t>
      </w:r>
      <w:r w:rsidR="00B73E96">
        <w:rPr>
          <w:rFonts w:ascii="Times New Roman" w:hAnsi="Times New Roman" w:cs="Times New Roman"/>
          <w:sz w:val="24"/>
          <w:szCs w:val="24"/>
          <w:lang w:val="en-AU"/>
        </w:rPr>
        <w:t>collision</w:t>
      </w:r>
      <w:r w:rsidR="00640A69">
        <w:rPr>
          <w:rFonts w:ascii="Times New Roman" w:hAnsi="Times New Roman" w:cs="Times New Roman"/>
          <w:sz w:val="24"/>
          <w:szCs w:val="24"/>
          <w:lang w:val="en-AU"/>
        </w:rPr>
        <w:t xml:space="preserve"> risk</w:t>
      </w:r>
      <w:r w:rsidRPr="00235BC3">
        <w:rPr>
          <w:rFonts w:ascii="Times New Roman" w:hAnsi="Times New Roman" w:cs="Times New Roman"/>
          <w:sz w:val="24"/>
          <w:szCs w:val="24"/>
          <w:lang w:val="en-AU"/>
        </w:rPr>
        <w:t xml:space="preserve">. </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7015339D" w14:textId="024D9301" w:rsidR="00AB7334" w:rsidRDefault="00BB212E"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i/>
          <w:noProof/>
          <w:sz w:val="24"/>
          <w:szCs w:val="24"/>
          <w:lang w:val="en-AU"/>
        </w:rPr>
        <w:drawing>
          <wp:inline distT="0" distB="0" distL="0" distR="0" wp14:anchorId="314226A1" wp14:editId="05131491">
            <wp:extent cx="3752194" cy="2503118"/>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53675" cy="2504106"/>
                    </a:xfrm>
                    <a:prstGeom prst="rect">
                      <a:avLst/>
                    </a:prstGeom>
                    <a:noFill/>
                    <a:ln>
                      <a:noFill/>
                    </a:ln>
                  </pic:spPr>
                </pic:pic>
              </a:graphicData>
            </a:graphic>
          </wp:inline>
        </w:drawing>
      </w:r>
    </w:p>
    <w:p w14:paraId="06594F2E" w14:textId="4B5390D7" w:rsidR="00AB7334" w:rsidRDefault="00AB7334"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drawing>
          <wp:inline distT="0" distB="0" distL="0" distR="0" wp14:anchorId="5FE869F6" wp14:editId="73E3C63A">
            <wp:extent cx="3421366" cy="3421366"/>
            <wp:effectExtent l="0" t="0" r="8255" b="8255"/>
            <wp:docPr id="7" name="Image 7" descr="Une image contenant capture d’écran, lign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capture d’écran, ligne, texte, diagramme&#10;&#10;Le contenu généré par l’IA peut êtr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4D6CD96C" w:rsidR="001E2900" w:rsidRPr="009711F2" w:rsidRDefault="00173E88" w:rsidP="00235BC3">
      <w:pPr>
        <w:spacing w:after="0" w:line="480" w:lineRule="auto"/>
        <w:jc w:val="both"/>
        <w:rPr>
          <w:rFonts w:ascii="Times New Roman" w:hAnsi="Times New Roman" w:cs="Times New Roman"/>
          <w:iCs/>
          <w:sz w:val="24"/>
          <w:szCs w:val="24"/>
        </w:rPr>
      </w:pPr>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Pr</w:t>
      </w:r>
      <w:r w:rsidR="00D63455" w:rsidRPr="00235BC3">
        <w:rPr>
          <w:rFonts w:ascii="Times New Roman" w:hAnsi="Times New Roman" w:cs="Times New Roman"/>
          <w:iCs/>
          <w:sz w:val="24"/>
          <w:szCs w:val="24"/>
          <w:lang w:val="en-AU"/>
        </w:rPr>
        <w:t xml:space="preserve">oportion of variability in roadkill intensity explained by the five covariates (Exposure, speed, traffic, distance to water and distance to vegetation). </w:t>
      </w:r>
      <w:r w:rsidR="00AB7334">
        <w:rPr>
          <w:rFonts w:ascii="Times New Roman" w:hAnsi="Times New Roman" w:cs="Times New Roman"/>
          <w:iCs/>
          <w:sz w:val="24"/>
          <w:szCs w:val="24"/>
          <w:lang w:val="en-AU"/>
        </w:rPr>
        <w:t>(a) r</w:t>
      </w:r>
      <w:r w:rsidR="00D63455" w:rsidRPr="00235BC3">
        <w:rPr>
          <w:rFonts w:ascii="Times New Roman" w:hAnsi="Times New Roman" w:cs="Times New Roman"/>
          <w:iCs/>
          <w:sz w:val="24"/>
          <w:szCs w:val="24"/>
          <w:lang w:val="en-AU"/>
        </w:rPr>
        <w:t xml:space="preserve">ed regions indicate that the covariates poorly explained the pattern of roadkills. </w:t>
      </w:r>
      <w:r w:rsidR="00AB7334">
        <w:rPr>
          <w:rFonts w:ascii="Times New Roman" w:hAnsi="Times New Roman" w:cs="Times New Roman"/>
          <w:iCs/>
          <w:sz w:val="24"/>
          <w:szCs w:val="24"/>
          <w:lang w:val="en-AU"/>
        </w:rPr>
        <w:t xml:space="preserve">Records </w:t>
      </w:r>
      <w:r w:rsidR="00D63455" w:rsidRPr="00235BC3">
        <w:rPr>
          <w:rFonts w:ascii="Times New Roman" w:hAnsi="Times New Roman" w:cs="Times New Roman"/>
          <w:iCs/>
          <w:sz w:val="24"/>
          <w:szCs w:val="24"/>
          <w:lang w:val="en-AU"/>
        </w:rPr>
        <w:t xml:space="preserve">are indicated by the black </w:t>
      </w:r>
      <w:r w:rsidR="00D63455" w:rsidRPr="00235BC3">
        <w:rPr>
          <w:rFonts w:ascii="Times New Roman" w:hAnsi="Times New Roman" w:cs="Times New Roman"/>
          <w:iCs/>
          <w:sz w:val="24"/>
          <w:szCs w:val="24"/>
          <w:lang w:val="en-AU"/>
        </w:rPr>
        <w:lastRenderedPageBreak/>
        <w:t xml:space="preserve">dots. </w:t>
      </w:r>
      <w:r w:rsidR="00AB7334">
        <w:rPr>
          <w:rFonts w:ascii="Times New Roman" w:hAnsi="Times New Roman" w:cs="Times New Roman"/>
          <w:iCs/>
          <w:sz w:val="24"/>
          <w:szCs w:val="24"/>
          <w:lang w:val="en-GB"/>
        </w:rPr>
        <w:t>(b)</w:t>
      </w:r>
      <w:r w:rsidR="001E2900" w:rsidRPr="00235BC3">
        <w:rPr>
          <w:rFonts w:ascii="Times New Roman" w:hAnsi="Times New Roman" w:cs="Times New Roman"/>
          <w:iCs/>
          <w:sz w:val="24"/>
          <w:szCs w:val="24"/>
          <w:lang w:val="en-AU"/>
        </w:rPr>
        <w:t xml:space="preserve"> </w:t>
      </w:r>
      <w:r w:rsidR="001E2900" w:rsidRPr="00235BC3">
        <w:rPr>
          <w:rFonts w:ascii="Times New Roman" w:hAnsi="Times New Roman" w:cs="Times New Roman"/>
          <w:sz w:val="24"/>
          <w:szCs w:val="24"/>
          <w:lang w:val="en-AU"/>
        </w:rPr>
        <w:t xml:space="preserve">Relationship </w:t>
      </w:r>
      <w:r w:rsidR="00AB75F9">
        <w:rPr>
          <w:rFonts w:ascii="Times New Roman" w:hAnsi="Times New Roman" w:cs="Times New Roman"/>
          <w:sz w:val="24"/>
          <w:szCs w:val="24"/>
          <w:lang w:val="en-AU"/>
        </w:rPr>
        <w:t xml:space="preserve">with </w:t>
      </w:r>
      <w:r w:rsidR="001E2900" w:rsidRPr="00235BC3">
        <w:rPr>
          <w:rFonts w:ascii="Times New Roman" w:hAnsi="Times New Roman" w:cs="Times New Roman"/>
          <w:sz w:val="24"/>
          <w:szCs w:val="24"/>
          <w:lang w:val="en-AU"/>
        </w:rPr>
        <w:t>the observed number of roadkill</w:t>
      </w:r>
      <w:r w:rsidR="00A27273">
        <w:rPr>
          <w:rFonts w:ascii="Times New Roman" w:hAnsi="Times New Roman" w:cs="Times New Roman"/>
          <w:sz w:val="24"/>
          <w:szCs w:val="24"/>
          <w:lang w:val="en-AU"/>
        </w:rPr>
        <w:t xml:space="preserve">, with a parametric linear regression </w:t>
      </w:r>
      <w:r w:rsidR="00A27273" w:rsidRPr="00A27273">
        <w:rPr>
          <w:rFonts w:ascii="Times New Roman" w:hAnsi="Times New Roman" w:cs="Times New Roman"/>
          <w:sz w:val="24"/>
          <w:szCs w:val="24"/>
          <w:highlight w:val="yellow"/>
          <w:lang w:val="en-AU"/>
        </w:rPr>
        <w:t>[Julien c’est bien une regression linéaire, pas un smoother qui a l’air linéaire?]</w:t>
      </w:r>
      <w:r w:rsidR="00A27273">
        <w:rPr>
          <w:rFonts w:ascii="Times New Roman" w:hAnsi="Times New Roman" w:cs="Times New Roman"/>
          <w:sz w:val="24"/>
          <w:szCs w:val="24"/>
          <w:lang w:val="en-AU"/>
        </w:rPr>
        <w:t xml:space="preserve"> and its 95% confidence interval</w:t>
      </w:r>
      <w:r w:rsidR="001E2900" w:rsidRPr="00235BC3">
        <w:rPr>
          <w:rFonts w:ascii="Times New Roman" w:hAnsi="Times New Roman" w:cs="Times New Roman"/>
          <w:sz w:val="24"/>
          <w:szCs w:val="24"/>
          <w:lang w:val="en-AU"/>
        </w:rPr>
        <w:t>.</w:t>
      </w:r>
      <w:r w:rsidR="001E2900" w:rsidRPr="00235BC3">
        <w:rPr>
          <w:rFonts w:ascii="Times New Roman" w:hAnsi="Times New Roman" w:cs="Times New Roman"/>
          <w:iCs/>
          <w:sz w:val="24"/>
          <w:szCs w:val="24"/>
          <w:lang w:val="en-AU"/>
        </w:rPr>
        <w:t xml:space="preserve"> </w:t>
      </w:r>
      <w:r w:rsidR="002E2312">
        <w:rPr>
          <w:rFonts w:ascii="Times New Roman" w:hAnsi="Times New Roman" w:cs="Times New Roman"/>
          <w:iCs/>
          <w:sz w:val="24"/>
          <w:szCs w:val="24"/>
          <w:lang w:val="en-AU"/>
        </w:rPr>
        <w:t xml:space="preserve">These figures refer to Roe deer, </w:t>
      </w:r>
      <w:r w:rsidR="002E2312">
        <w:rPr>
          <w:rFonts w:ascii="Times New Roman" w:hAnsi="Times New Roman" w:cs="Times New Roman"/>
          <w:iCs/>
          <w:sz w:val="24"/>
          <w:szCs w:val="24"/>
          <w:lang w:val="en-GB"/>
        </w:rPr>
        <w:t>s</w:t>
      </w:r>
      <w:r w:rsidR="00370C75" w:rsidRPr="00235BC3">
        <w:rPr>
          <w:rFonts w:ascii="Times New Roman" w:hAnsi="Times New Roman" w:cs="Times New Roman"/>
          <w:iCs/>
          <w:sz w:val="24"/>
          <w:szCs w:val="24"/>
          <w:lang w:val="en-GB"/>
        </w:rPr>
        <w:t xml:space="preserve">ee appendix </w:t>
      </w:r>
      <w:r w:rsidR="00370C75" w:rsidRPr="00370C75">
        <w:rPr>
          <w:rFonts w:ascii="Times New Roman" w:hAnsi="Times New Roman" w:cs="Times New Roman"/>
          <w:iCs/>
          <w:sz w:val="24"/>
          <w:szCs w:val="24"/>
          <w:highlight w:val="yellow"/>
          <w:lang w:val="en-GB"/>
        </w:rPr>
        <w:t>SM1 - XX</w:t>
      </w:r>
      <w:r w:rsidR="00370C75" w:rsidRPr="00235BC3">
        <w:rPr>
          <w:rFonts w:ascii="Times New Roman" w:hAnsi="Times New Roman" w:cs="Times New Roman"/>
          <w:iCs/>
          <w:sz w:val="24"/>
          <w:szCs w:val="24"/>
          <w:lang w:val="en-GB"/>
        </w:rPr>
        <w:t xml:space="preserve"> for similar plots on the other species</w:t>
      </w:r>
      <w:r w:rsidR="00370C75" w:rsidRPr="009711F2">
        <w:rPr>
          <w:rFonts w:ascii="Times New Roman" w:hAnsi="Times New Roman" w:cs="Times New Roman"/>
          <w:iCs/>
          <w:sz w:val="24"/>
          <w:szCs w:val="24"/>
          <w:highlight w:val="yellow"/>
          <w:lang w:val="en-GB"/>
        </w:rPr>
        <w:t>.</w:t>
      </w:r>
      <w:r w:rsidR="009711F2" w:rsidRPr="009711F2">
        <w:rPr>
          <w:rFonts w:ascii="Times New Roman" w:hAnsi="Times New Roman" w:cs="Times New Roman"/>
          <w:iCs/>
          <w:sz w:val="24"/>
          <w:szCs w:val="24"/>
          <w:highlight w:val="yellow"/>
          <w:lang w:val="en-GB"/>
        </w:rPr>
        <w:t xml:space="preserve"> </w:t>
      </w:r>
      <w:r w:rsidR="009711F2" w:rsidRPr="009711F2">
        <w:rPr>
          <w:rFonts w:ascii="Times New Roman" w:hAnsi="Times New Roman" w:cs="Times New Roman"/>
          <w:iCs/>
          <w:sz w:val="24"/>
          <w:szCs w:val="24"/>
          <w:highlight w:val="yellow"/>
        </w:rPr>
        <w:t>[+ Julien est ce que ce ne serait pas plus pertinent de renverser la figure ?]</w:t>
      </w:r>
    </w:p>
    <w:p w14:paraId="0FA7B5E2" w14:textId="77777777" w:rsidR="00672751" w:rsidRPr="009711F2" w:rsidRDefault="00672751" w:rsidP="00235BC3">
      <w:pPr>
        <w:spacing w:after="0" w:line="480" w:lineRule="auto"/>
        <w:rPr>
          <w:rFonts w:ascii="Times New Roman" w:hAnsi="Times New Roman" w:cs="Times New Roman"/>
          <w:iCs/>
          <w:sz w:val="24"/>
          <w:szCs w:val="24"/>
        </w:rPr>
      </w:pPr>
    </w:p>
    <w:p w14:paraId="5F91F936" w14:textId="388A7CF8" w:rsidR="0058139E" w:rsidRPr="009711F2" w:rsidRDefault="00DF7B13" w:rsidP="00235BC3">
      <w:pPr>
        <w:spacing w:line="480" w:lineRule="auto"/>
        <w:rPr>
          <w:rFonts w:ascii="Times New Roman" w:hAnsi="Times New Roman" w:cs="Times New Roman"/>
          <w:b/>
          <w:sz w:val="24"/>
          <w:szCs w:val="24"/>
        </w:rPr>
      </w:pPr>
      <w:r w:rsidRPr="009711F2">
        <w:rPr>
          <w:rFonts w:ascii="Times New Roman" w:hAnsi="Times New Roman" w:cs="Times New Roman"/>
          <w:b/>
          <w:sz w:val="24"/>
          <w:szCs w:val="24"/>
        </w:rPr>
        <w:t>Discussion</w:t>
      </w:r>
    </w:p>
    <w:p w14:paraId="77DFFC45" w14:textId="77777777" w:rsidR="00AB0BAF" w:rsidRPr="009711F2" w:rsidRDefault="00AB0BAF" w:rsidP="00235BC3">
      <w:pPr>
        <w:spacing w:line="480" w:lineRule="auto"/>
        <w:rPr>
          <w:rFonts w:ascii="Times New Roman" w:hAnsi="Times New Roman" w:cs="Times New Roman"/>
          <w:i/>
          <w:sz w:val="24"/>
          <w:szCs w:val="24"/>
        </w:rPr>
      </w:pPr>
    </w:p>
    <w:p w14:paraId="156867F7" w14:textId="3122CFDA" w:rsidR="002C04B8" w:rsidRPr="002C04B8" w:rsidRDefault="002C04B8"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Opportunistic records have become a key resource for biodiversity assessment [</w:t>
      </w:r>
      <w:r w:rsidRPr="00AB0BAF">
        <w:rPr>
          <w:rFonts w:ascii="Times New Roman" w:hAnsi="Times New Roman" w:cs="Times New Roman"/>
          <w:iCs/>
          <w:sz w:val="24"/>
          <w:szCs w:val="24"/>
          <w:highlight w:val="yellow"/>
          <w:lang w:val="en-GB"/>
        </w:rPr>
        <w:t>REF</w:t>
      </w:r>
      <w:r>
        <w:rPr>
          <w:rFonts w:ascii="Times New Roman" w:hAnsi="Times New Roman" w:cs="Times New Roman"/>
          <w:iCs/>
          <w:sz w:val="24"/>
          <w:szCs w:val="24"/>
          <w:lang w:val="en-GB"/>
        </w:rPr>
        <w:t xml:space="preserve">], but the biases inherent to the absence of sampling protocol </w:t>
      </w:r>
      <w:r w:rsidR="005B2F24">
        <w:rPr>
          <w:rFonts w:ascii="Times New Roman" w:hAnsi="Times New Roman" w:cs="Times New Roman"/>
          <w:iCs/>
          <w:sz w:val="24"/>
          <w:szCs w:val="24"/>
          <w:lang w:val="en-GB"/>
        </w:rPr>
        <w:t xml:space="preserve">require cautious modelling to avoid </w:t>
      </w:r>
      <w:r>
        <w:rPr>
          <w:rFonts w:ascii="Times New Roman" w:hAnsi="Times New Roman" w:cs="Times New Roman"/>
          <w:iCs/>
          <w:sz w:val="24"/>
          <w:szCs w:val="24"/>
          <w:lang w:val="en-GB"/>
        </w:rPr>
        <w:t>misleading predictions in spatial or temporal models [</w:t>
      </w:r>
      <w:r w:rsidRPr="00AB0BAF">
        <w:rPr>
          <w:rFonts w:ascii="Times New Roman" w:hAnsi="Times New Roman" w:cs="Times New Roman"/>
          <w:iCs/>
          <w:sz w:val="24"/>
          <w:szCs w:val="24"/>
          <w:highlight w:val="yellow"/>
          <w:lang w:val="en-GB"/>
        </w:rPr>
        <w:t>REF</w:t>
      </w:r>
      <w:r>
        <w:rPr>
          <w:rFonts w:ascii="Times New Roman" w:hAnsi="Times New Roman" w:cs="Times New Roman"/>
          <w:iCs/>
          <w:sz w:val="24"/>
          <w:szCs w:val="24"/>
          <w:lang w:val="en-GB"/>
        </w:rPr>
        <w:t xml:space="preserve">]. </w:t>
      </w:r>
      <w:r w:rsidR="005B2F24">
        <w:rPr>
          <w:rFonts w:ascii="Times New Roman" w:hAnsi="Times New Roman" w:cs="Times New Roman"/>
          <w:iCs/>
          <w:sz w:val="24"/>
          <w:szCs w:val="24"/>
          <w:lang w:val="en-GB"/>
        </w:rPr>
        <w:t xml:space="preserve">This is specifically critical when operational decision on ecological </w:t>
      </w:r>
      <w:r w:rsidR="00187B85">
        <w:rPr>
          <w:rFonts w:ascii="Times New Roman" w:hAnsi="Times New Roman" w:cs="Times New Roman"/>
          <w:iCs/>
          <w:sz w:val="24"/>
          <w:szCs w:val="24"/>
          <w:lang w:val="en-GB"/>
        </w:rPr>
        <w:t xml:space="preserve">management </w:t>
      </w:r>
      <w:r w:rsidR="005B2F24">
        <w:rPr>
          <w:rFonts w:ascii="Times New Roman" w:hAnsi="Times New Roman" w:cs="Times New Roman"/>
          <w:iCs/>
          <w:sz w:val="24"/>
          <w:szCs w:val="24"/>
          <w:lang w:val="en-GB"/>
        </w:rPr>
        <w:t>relies on model-based spatial planning [</w:t>
      </w:r>
      <w:r w:rsidR="005B2F24" w:rsidRPr="00AB0BAF">
        <w:rPr>
          <w:rFonts w:ascii="Times New Roman" w:hAnsi="Times New Roman" w:cs="Times New Roman"/>
          <w:iCs/>
          <w:sz w:val="24"/>
          <w:szCs w:val="24"/>
          <w:highlight w:val="yellow"/>
          <w:lang w:val="en-GB"/>
        </w:rPr>
        <w:t>REF</w:t>
      </w:r>
      <w:r w:rsidR="005B2F24">
        <w:rPr>
          <w:rFonts w:ascii="Times New Roman" w:hAnsi="Times New Roman" w:cs="Times New Roman"/>
          <w:iCs/>
          <w:sz w:val="24"/>
          <w:szCs w:val="24"/>
          <w:lang w:val="en-GB"/>
        </w:rPr>
        <w:t xml:space="preserve">]. </w:t>
      </w:r>
      <w:r w:rsidR="00187B85">
        <w:rPr>
          <w:rFonts w:ascii="Times New Roman" w:hAnsi="Times New Roman" w:cs="Times New Roman"/>
          <w:iCs/>
          <w:sz w:val="24"/>
          <w:szCs w:val="24"/>
          <w:lang w:val="en-GB"/>
        </w:rPr>
        <w:t xml:space="preserve">Here, we focused on the wildlife roadkill risk both due to its multiple consequences for both biodiversity conservation and public safety, and because assessment of its spatial distribution at a regional scale can hardly be performed on the basis of protocoled data only. We showed that our risk model structure applied to a regional road network returned biologically realistic patterns, with satisfactory fit and spatial predictive performance. </w:t>
      </w:r>
      <w:r w:rsidR="006262D2">
        <w:rPr>
          <w:rFonts w:ascii="Times New Roman" w:hAnsi="Times New Roman" w:cs="Times New Roman"/>
          <w:iCs/>
          <w:sz w:val="24"/>
          <w:szCs w:val="24"/>
          <w:lang w:val="en-GB"/>
        </w:rPr>
        <w:t>As compared with most pre-existing statistical predictions of regional roadkill patterns</w:t>
      </w:r>
      <w:r w:rsidR="00482952">
        <w:rPr>
          <w:rFonts w:ascii="Times New Roman" w:hAnsi="Times New Roman" w:cs="Times New Roman"/>
          <w:iCs/>
          <w:sz w:val="24"/>
          <w:szCs w:val="24"/>
          <w:lang w:val="en-GB"/>
        </w:rPr>
        <w:t>, our model structure clarifies the respective roles of covariates associated with exposure and dange</w:t>
      </w:r>
      <w:r w:rsidR="006262D2">
        <w:rPr>
          <w:rFonts w:ascii="Times New Roman" w:hAnsi="Times New Roman" w:cs="Times New Roman"/>
          <w:iCs/>
          <w:sz w:val="24"/>
          <w:szCs w:val="24"/>
          <w:lang w:val="en-GB"/>
        </w:rPr>
        <w:t>r</w:t>
      </w:r>
      <w:r w:rsidR="00482952">
        <w:rPr>
          <w:rFonts w:ascii="Times New Roman" w:hAnsi="Times New Roman" w:cs="Times New Roman"/>
          <w:iCs/>
          <w:sz w:val="24"/>
          <w:szCs w:val="24"/>
          <w:lang w:val="en-GB"/>
        </w:rPr>
        <w:t>,</w:t>
      </w:r>
      <w:r w:rsidR="006262D2">
        <w:rPr>
          <w:rFonts w:ascii="Times New Roman" w:hAnsi="Times New Roman" w:cs="Times New Roman"/>
          <w:iCs/>
          <w:sz w:val="24"/>
          <w:szCs w:val="24"/>
          <w:lang w:val="en-GB"/>
        </w:rPr>
        <w:t xml:space="preserve"> and accounts for </w:t>
      </w:r>
      <w:r w:rsidR="00AB0BAF">
        <w:rPr>
          <w:rFonts w:ascii="Times New Roman" w:hAnsi="Times New Roman" w:cs="Times New Roman"/>
          <w:iCs/>
          <w:sz w:val="24"/>
          <w:szCs w:val="24"/>
          <w:lang w:val="en-GB"/>
        </w:rPr>
        <w:t xml:space="preserve">sampling heterogeneities and </w:t>
      </w:r>
      <w:r w:rsidR="006262D2">
        <w:rPr>
          <w:rFonts w:ascii="Times New Roman" w:hAnsi="Times New Roman" w:cs="Times New Roman"/>
          <w:iCs/>
          <w:sz w:val="24"/>
          <w:szCs w:val="24"/>
          <w:lang w:val="en-GB"/>
        </w:rPr>
        <w:t>residual spatial variation in a more realistic way.</w:t>
      </w:r>
      <w:r w:rsidR="00AB0BAF">
        <w:rPr>
          <w:rFonts w:ascii="Times New Roman" w:hAnsi="Times New Roman" w:cs="Times New Roman"/>
          <w:iCs/>
          <w:sz w:val="24"/>
          <w:szCs w:val="24"/>
          <w:lang w:val="en-GB"/>
        </w:rPr>
        <w:t xml:space="preserve"> </w:t>
      </w:r>
    </w:p>
    <w:p w14:paraId="203E8EC4" w14:textId="77777777" w:rsidR="002C04B8" w:rsidRDefault="002C04B8" w:rsidP="00235BC3">
      <w:pPr>
        <w:spacing w:line="480" w:lineRule="auto"/>
        <w:rPr>
          <w:rFonts w:ascii="Times New Roman" w:hAnsi="Times New Roman" w:cs="Times New Roman"/>
          <w:iCs/>
          <w:sz w:val="24"/>
          <w:szCs w:val="24"/>
          <w:lang w:val="en-GB"/>
        </w:rPr>
      </w:pPr>
    </w:p>
    <w:p w14:paraId="66A19400" w14:textId="6AE89711" w:rsidR="00AB0BAF" w:rsidRDefault="00AB0BAF"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A key outcome was the low correlation between the wildlife roadkill risk and species’ occurrence intensity patterns predicted in the exposure layer. This revealed that wildlife-vehicle collision</w:t>
      </w:r>
      <w:r w:rsidR="00BA4EAB">
        <w:rPr>
          <w:rFonts w:ascii="Times New Roman" w:hAnsi="Times New Roman" w:cs="Times New Roman"/>
          <w:iCs/>
          <w:sz w:val="24"/>
          <w:szCs w:val="24"/>
          <w:lang w:val="en-GB"/>
        </w:rPr>
        <w:t>s</w:t>
      </w:r>
      <w:r>
        <w:rPr>
          <w:rFonts w:ascii="Times New Roman" w:hAnsi="Times New Roman" w:cs="Times New Roman"/>
          <w:iCs/>
          <w:sz w:val="24"/>
          <w:szCs w:val="24"/>
          <w:lang w:val="en-GB"/>
        </w:rPr>
        <w:t xml:space="preserve"> </w:t>
      </w:r>
      <w:r w:rsidR="00BA4EAB">
        <w:rPr>
          <w:rFonts w:ascii="Times New Roman" w:hAnsi="Times New Roman" w:cs="Times New Roman"/>
          <w:iCs/>
          <w:sz w:val="24"/>
          <w:szCs w:val="24"/>
          <w:lang w:val="en-GB"/>
        </w:rPr>
        <w:t xml:space="preserve">arise through </w:t>
      </w:r>
      <w:r>
        <w:rPr>
          <w:rFonts w:ascii="Times New Roman" w:hAnsi="Times New Roman" w:cs="Times New Roman"/>
          <w:iCs/>
          <w:sz w:val="24"/>
          <w:szCs w:val="24"/>
          <w:lang w:val="en-GB"/>
        </w:rPr>
        <w:t>more complex processes than a random sampling of species’ spatial distributions</w:t>
      </w:r>
      <w:r w:rsidR="00BA4EAB">
        <w:rPr>
          <w:rFonts w:ascii="Times New Roman" w:hAnsi="Times New Roman" w:cs="Times New Roman"/>
          <w:iCs/>
          <w:sz w:val="24"/>
          <w:szCs w:val="24"/>
          <w:lang w:val="en-GB"/>
        </w:rPr>
        <w:t xml:space="preserve">, a result further enforced by the clear role of speed and other covariates </w:t>
      </w:r>
      <w:r w:rsidR="00BA4EAB">
        <w:rPr>
          <w:rFonts w:ascii="Times New Roman" w:hAnsi="Times New Roman" w:cs="Times New Roman"/>
          <w:iCs/>
          <w:sz w:val="24"/>
          <w:szCs w:val="24"/>
          <w:lang w:val="en-GB"/>
        </w:rPr>
        <w:lastRenderedPageBreak/>
        <w:t xml:space="preserve">on the danger layer. </w:t>
      </w:r>
      <w:r w:rsidR="00E32E71">
        <w:rPr>
          <w:rFonts w:ascii="Times New Roman" w:hAnsi="Times New Roman" w:cs="Times New Roman"/>
          <w:iCs/>
          <w:sz w:val="24"/>
          <w:szCs w:val="24"/>
          <w:lang w:val="en-GB"/>
        </w:rPr>
        <w:t>This conclusion tempers previous studies that proposed roadkills as a pragmatic sampling method to assess the distribution of elusive or rare species [</w:t>
      </w:r>
      <w:r w:rsidR="00E32E71" w:rsidRPr="00E32E71">
        <w:rPr>
          <w:rFonts w:ascii="Times New Roman" w:hAnsi="Times New Roman" w:cs="Times New Roman"/>
          <w:iCs/>
          <w:sz w:val="24"/>
          <w:szCs w:val="24"/>
          <w:highlight w:val="yellow"/>
          <w:lang w:val="en-GB"/>
        </w:rPr>
        <w:t>REF</w:t>
      </w:r>
      <w:r w:rsidR="00E32E71">
        <w:rPr>
          <w:rFonts w:ascii="Times New Roman" w:hAnsi="Times New Roman" w:cs="Times New Roman"/>
          <w:iCs/>
          <w:sz w:val="24"/>
          <w:szCs w:val="24"/>
          <w:lang w:val="en-GB"/>
        </w:rPr>
        <w:t>].</w:t>
      </w:r>
      <w:r w:rsidR="003F04E7">
        <w:rPr>
          <w:rFonts w:ascii="Times New Roman" w:hAnsi="Times New Roman" w:cs="Times New Roman"/>
          <w:iCs/>
          <w:sz w:val="24"/>
          <w:szCs w:val="24"/>
          <w:lang w:val="en-GB"/>
        </w:rPr>
        <w:t xml:space="preserve"> Although a roadkill sighting </w:t>
      </w:r>
      <w:r w:rsidR="00DD3B89">
        <w:rPr>
          <w:rFonts w:ascii="Times New Roman" w:hAnsi="Times New Roman" w:cs="Times New Roman"/>
          <w:iCs/>
          <w:sz w:val="24"/>
          <w:szCs w:val="24"/>
          <w:lang w:val="en-GB"/>
        </w:rPr>
        <w:t xml:space="preserve">proves the presence of a given species on a given location, making it potentially effective to assess extent-of-occurrence limits, </w:t>
      </w:r>
      <w:r w:rsidR="00DD3B89">
        <w:rPr>
          <w:rFonts w:ascii="Times New Roman" w:hAnsi="Times New Roman" w:cs="Times New Roman"/>
          <w:iCs/>
          <w:sz w:val="24"/>
          <w:szCs w:val="24"/>
          <w:lang w:val="en-GB"/>
        </w:rPr>
        <w:t xml:space="preserve">spatial </w:t>
      </w:r>
      <w:r w:rsidR="00DD3B89">
        <w:rPr>
          <w:rFonts w:ascii="Times New Roman" w:hAnsi="Times New Roman" w:cs="Times New Roman"/>
          <w:iCs/>
          <w:sz w:val="24"/>
          <w:szCs w:val="24"/>
          <w:lang w:val="en-GB"/>
        </w:rPr>
        <w:t xml:space="preserve">variations in presence probability may </w:t>
      </w:r>
      <w:r w:rsidR="003F0F7C">
        <w:rPr>
          <w:rFonts w:ascii="Times New Roman" w:hAnsi="Times New Roman" w:cs="Times New Roman"/>
          <w:iCs/>
          <w:sz w:val="24"/>
          <w:szCs w:val="24"/>
          <w:lang w:val="en-GB"/>
        </w:rPr>
        <w:t xml:space="preserve">thus </w:t>
      </w:r>
      <w:r w:rsidR="00DD3B89">
        <w:rPr>
          <w:rFonts w:ascii="Times New Roman" w:hAnsi="Times New Roman" w:cs="Times New Roman"/>
          <w:iCs/>
          <w:sz w:val="24"/>
          <w:szCs w:val="24"/>
          <w:lang w:val="en-GB"/>
        </w:rPr>
        <w:t>not be adequately reflected by the distribution of killed animals along roads</w:t>
      </w:r>
      <w:r w:rsidR="003F0F7C">
        <w:rPr>
          <w:rFonts w:ascii="Times New Roman" w:hAnsi="Times New Roman" w:cs="Times New Roman"/>
          <w:iCs/>
          <w:sz w:val="24"/>
          <w:szCs w:val="24"/>
          <w:lang w:val="en-GB"/>
        </w:rPr>
        <w:t xml:space="preserve">. </w:t>
      </w:r>
      <w:r w:rsidR="00454CD6">
        <w:rPr>
          <w:rFonts w:ascii="Times New Roman" w:hAnsi="Times New Roman" w:cs="Times New Roman"/>
          <w:iCs/>
          <w:sz w:val="24"/>
          <w:szCs w:val="24"/>
          <w:lang w:val="en-GB"/>
        </w:rPr>
        <w:t>Reciprocally, predictive roadkill risk maps issued from models that confound exposure and danger</w:t>
      </w:r>
      <w:r w:rsidR="005A0E29">
        <w:rPr>
          <w:rFonts w:ascii="Times New Roman" w:hAnsi="Times New Roman" w:cs="Times New Roman"/>
          <w:iCs/>
          <w:sz w:val="24"/>
          <w:szCs w:val="24"/>
          <w:lang w:val="en-GB"/>
        </w:rPr>
        <w:t xml:space="preserve"> into a single layer</w:t>
      </w:r>
      <w:r w:rsidR="00454CD6">
        <w:rPr>
          <w:rFonts w:ascii="Times New Roman" w:hAnsi="Times New Roman" w:cs="Times New Roman"/>
          <w:iCs/>
          <w:sz w:val="24"/>
          <w:szCs w:val="24"/>
          <w:lang w:val="en-GB"/>
        </w:rPr>
        <w:t>, as is commonly done [</w:t>
      </w:r>
      <w:r w:rsidR="00454CD6" w:rsidRPr="00454CD6">
        <w:rPr>
          <w:rFonts w:ascii="Times New Roman" w:hAnsi="Times New Roman" w:cs="Times New Roman"/>
          <w:iCs/>
          <w:sz w:val="24"/>
          <w:szCs w:val="24"/>
          <w:highlight w:val="yellow"/>
          <w:lang w:val="en-GB"/>
        </w:rPr>
        <w:t>REF</w:t>
      </w:r>
      <w:r w:rsidR="00454CD6">
        <w:rPr>
          <w:rFonts w:ascii="Times New Roman" w:hAnsi="Times New Roman" w:cs="Times New Roman"/>
          <w:iCs/>
          <w:sz w:val="24"/>
          <w:szCs w:val="24"/>
          <w:lang w:val="en-GB"/>
        </w:rPr>
        <w:t>]</w:t>
      </w:r>
      <w:r w:rsidR="005A0E29">
        <w:rPr>
          <w:rFonts w:ascii="Times New Roman" w:hAnsi="Times New Roman" w:cs="Times New Roman"/>
          <w:iCs/>
          <w:sz w:val="24"/>
          <w:szCs w:val="24"/>
          <w:lang w:val="en-GB"/>
        </w:rPr>
        <w:t xml:space="preserve">, may lead to incorrect inference on covariates and result in inadequate management recommendations. </w:t>
      </w:r>
      <w:r w:rsidR="0098602E">
        <w:rPr>
          <w:rFonts w:ascii="Times New Roman" w:hAnsi="Times New Roman" w:cs="Times New Roman"/>
          <w:iCs/>
          <w:sz w:val="24"/>
          <w:szCs w:val="24"/>
          <w:lang w:val="en-GB"/>
        </w:rPr>
        <w:t xml:space="preserve">Although an explicit risk model design comes at the cost of increased statistical complexity and requires distribution data that may not </w:t>
      </w:r>
      <w:r w:rsidR="00675EC6">
        <w:rPr>
          <w:rFonts w:ascii="Times New Roman" w:hAnsi="Times New Roman" w:cs="Times New Roman"/>
          <w:iCs/>
          <w:sz w:val="24"/>
          <w:szCs w:val="24"/>
          <w:lang w:val="en-GB"/>
        </w:rPr>
        <w:t xml:space="preserve">always </w:t>
      </w:r>
      <w:r w:rsidR="0098602E">
        <w:rPr>
          <w:rFonts w:ascii="Times New Roman" w:hAnsi="Times New Roman" w:cs="Times New Roman"/>
          <w:iCs/>
          <w:sz w:val="24"/>
          <w:szCs w:val="24"/>
          <w:lang w:val="en-GB"/>
        </w:rPr>
        <w:t>be available, we thus propose it as a</w:t>
      </w:r>
      <w:r w:rsidR="00514773">
        <w:rPr>
          <w:rFonts w:ascii="Times New Roman" w:hAnsi="Times New Roman" w:cs="Times New Roman"/>
          <w:iCs/>
          <w:sz w:val="24"/>
          <w:szCs w:val="24"/>
          <w:lang w:val="en-GB"/>
        </w:rPr>
        <w:t xml:space="preserve">n efficient and </w:t>
      </w:r>
      <w:r w:rsidR="0098602E">
        <w:rPr>
          <w:rFonts w:ascii="Times New Roman" w:hAnsi="Times New Roman" w:cs="Times New Roman"/>
          <w:iCs/>
          <w:sz w:val="24"/>
          <w:szCs w:val="24"/>
          <w:lang w:val="en-GB"/>
        </w:rPr>
        <w:t xml:space="preserve">reliable solution </w:t>
      </w:r>
      <w:r w:rsidR="0025107F">
        <w:rPr>
          <w:rFonts w:ascii="Times New Roman" w:hAnsi="Times New Roman" w:cs="Times New Roman"/>
          <w:iCs/>
          <w:sz w:val="24"/>
          <w:szCs w:val="24"/>
          <w:lang w:val="en-GB"/>
        </w:rPr>
        <w:t xml:space="preserve">to construct </w:t>
      </w:r>
      <w:r w:rsidR="0098602E">
        <w:rPr>
          <w:rFonts w:ascii="Times New Roman" w:hAnsi="Times New Roman" w:cs="Times New Roman"/>
          <w:iCs/>
          <w:sz w:val="24"/>
          <w:szCs w:val="24"/>
          <w:lang w:val="en-GB"/>
        </w:rPr>
        <w:t>spatial predictions of the roadkill risk</w:t>
      </w:r>
      <w:r w:rsidR="00514773">
        <w:rPr>
          <w:rFonts w:ascii="Times New Roman" w:hAnsi="Times New Roman" w:cs="Times New Roman"/>
          <w:iCs/>
          <w:sz w:val="24"/>
          <w:szCs w:val="24"/>
          <w:lang w:val="en-GB"/>
        </w:rPr>
        <w:t xml:space="preserve"> </w:t>
      </w:r>
      <w:r w:rsidR="0025107F">
        <w:rPr>
          <w:rFonts w:ascii="Times New Roman" w:hAnsi="Times New Roman" w:cs="Times New Roman"/>
          <w:iCs/>
          <w:sz w:val="24"/>
          <w:szCs w:val="24"/>
          <w:lang w:val="en-GB"/>
        </w:rPr>
        <w:t>for well-documented species</w:t>
      </w:r>
      <w:r w:rsidR="00296765">
        <w:rPr>
          <w:rFonts w:ascii="Times New Roman" w:hAnsi="Times New Roman" w:cs="Times New Roman"/>
          <w:iCs/>
          <w:sz w:val="24"/>
          <w:szCs w:val="24"/>
          <w:lang w:val="en-GB"/>
        </w:rPr>
        <w:t>, such as those used in our study</w:t>
      </w:r>
      <w:r w:rsidR="0098602E">
        <w:rPr>
          <w:rFonts w:ascii="Times New Roman" w:hAnsi="Times New Roman" w:cs="Times New Roman"/>
          <w:iCs/>
          <w:sz w:val="24"/>
          <w:szCs w:val="24"/>
          <w:lang w:val="en-GB"/>
        </w:rPr>
        <w:t xml:space="preserve">. </w:t>
      </w:r>
    </w:p>
    <w:p w14:paraId="55B0034F" w14:textId="77777777" w:rsidR="003F04E7" w:rsidRDefault="003F04E7" w:rsidP="00235BC3">
      <w:pPr>
        <w:spacing w:line="480" w:lineRule="auto"/>
        <w:rPr>
          <w:rFonts w:ascii="Times New Roman" w:hAnsi="Times New Roman" w:cs="Times New Roman"/>
          <w:iCs/>
          <w:sz w:val="24"/>
          <w:szCs w:val="24"/>
          <w:lang w:val="en-GB"/>
        </w:rPr>
      </w:pPr>
    </w:p>
    <w:p w14:paraId="529D6A35" w14:textId="77777777" w:rsidR="001310C7" w:rsidRDefault="00425AB4" w:rsidP="00235BC3">
      <w:pPr>
        <w:spacing w:line="480" w:lineRule="auto"/>
        <w:rPr>
          <w:rFonts w:ascii="Times New Roman" w:hAnsi="Times New Roman" w:cs="Times New Roman"/>
          <w:iCs/>
          <w:sz w:val="24"/>
          <w:szCs w:val="24"/>
        </w:rPr>
      </w:pPr>
      <w:r>
        <w:rPr>
          <w:rFonts w:ascii="Times New Roman" w:hAnsi="Times New Roman" w:cs="Times New Roman"/>
          <w:iCs/>
          <w:sz w:val="24"/>
          <w:szCs w:val="24"/>
          <w:lang w:val="en-GB"/>
        </w:rPr>
        <w:t xml:space="preserve">Overall, our model performed well both in fit and prediction, especially when considering the coarse nature of the data used and the numerous sources of uncertainty implied by opportunistic and semi-protocoled sampling. </w:t>
      </w:r>
      <w:r w:rsidR="00F25FAB" w:rsidRPr="00F25FAB">
        <w:rPr>
          <w:rFonts w:ascii="Times New Roman" w:hAnsi="Times New Roman" w:cs="Times New Roman"/>
          <w:iCs/>
          <w:sz w:val="24"/>
          <w:szCs w:val="24"/>
          <w:lang w:val="en-GB"/>
        </w:rPr>
        <w:t xml:space="preserve">This result enforces the </w:t>
      </w:r>
      <w:r w:rsidR="0009610A">
        <w:rPr>
          <w:rFonts w:ascii="Times New Roman" w:hAnsi="Times New Roman" w:cs="Times New Roman"/>
          <w:iCs/>
          <w:sz w:val="24"/>
          <w:szCs w:val="24"/>
          <w:lang w:val="en-GB"/>
        </w:rPr>
        <w:t xml:space="preserve">credibility </w:t>
      </w:r>
      <w:r w:rsidR="00F25FAB" w:rsidRPr="00F25FAB">
        <w:rPr>
          <w:rFonts w:ascii="Times New Roman" w:hAnsi="Times New Roman" w:cs="Times New Roman"/>
          <w:iCs/>
          <w:sz w:val="24"/>
          <w:szCs w:val="24"/>
          <w:lang w:val="en-GB"/>
        </w:rPr>
        <w:t xml:space="preserve">of our model </w:t>
      </w:r>
      <w:r w:rsidR="0009610A">
        <w:rPr>
          <w:rFonts w:ascii="Times New Roman" w:hAnsi="Times New Roman" w:cs="Times New Roman"/>
          <w:iCs/>
          <w:sz w:val="24"/>
          <w:szCs w:val="24"/>
          <w:lang w:val="en-GB"/>
        </w:rPr>
        <w:t xml:space="preserve">to inform </w:t>
      </w:r>
      <w:r w:rsidR="00F25FAB" w:rsidRPr="00F25FAB">
        <w:rPr>
          <w:rFonts w:ascii="Times New Roman" w:hAnsi="Times New Roman" w:cs="Times New Roman"/>
          <w:iCs/>
          <w:sz w:val="24"/>
          <w:szCs w:val="24"/>
          <w:lang w:val="en-GB"/>
        </w:rPr>
        <w:t xml:space="preserve">regional-level predictive mapping </w:t>
      </w:r>
      <w:r w:rsidR="00F25FAB">
        <w:rPr>
          <w:rFonts w:ascii="Times New Roman" w:hAnsi="Times New Roman" w:cs="Times New Roman"/>
          <w:iCs/>
          <w:sz w:val="24"/>
          <w:szCs w:val="24"/>
          <w:lang w:val="en-GB"/>
        </w:rPr>
        <w:t>in spatial planning policies [</w:t>
      </w:r>
      <w:r w:rsidR="00F25FAB" w:rsidRPr="00F25FAB">
        <w:rPr>
          <w:rFonts w:ascii="Times New Roman" w:hAnsi="Times New Roman" w:cs="Times New Roman"/>
          <w:iCs/>
          <w:sz w:val="24"/>
          <w:szCs w:val="24"/>
          <w:highlight w:val="yellow"/>
          <w:lang w:val="en-GB"/>
        </w:rPr>
        <w:t>REF</w:t>
      </w:r>
      <w:r w:rsidR="00F25FAB">
        <w:rPr>
          <w:rFonts w:ascii="Times New Roman" w:hAnsi="Times New Roman" w:cs="Times New Roman"/>
          <w:iCs/>
          <w:sz w:val="24"/>
          <w:szCs w:val="24"/>
          <w:lang w:val="en-GB"/>
        </w:rPr>
        <w:t>],</w:t>
      </w:r>
      <w:r w:rsidR="0009610A">
        <w:rPr>
          <w:rFonts w:ascii="Times New Roman" w:hAnsi="Times New Roman" w:cs="Times New Roman"/>
          <w:iCs/>
          <w:sz w:val="24"/>
          <w:szCs w:val="24"/>
          <w:lang w:val="en-GB"/>
        </w:rPr>
        <w:t xml:space="preserve"> although this comes with several limitations that need to be understood by practitioners. First, </w:t>
      </w:r>
      <w:r w:rsidR="00492DE0">
        <w:rPr>
          <w:rFonts w:ascii="Times New Roman" w:hAnsi="Times New Roman" w:cs="Times New Roman"/>
          <w:iCs/>
          <w:sz w:val="24"/>
          <w:szCs w:val="24"/>
          <w:lang w:val="en-GB"/>
        </w:rPr>
        <w:t>no independent dataset was available to subject our model to the most adequate test of predictive performance possible [</w:t>
      </w:r>
      <w:r w:rsidR="00492DE0" w:rsidRPr="00492DE0">
        <w:rPr>
          <w:rFonts w:ascii="Times New Roman" w:hAnsi="Times New Roman" w:cs="Times New Roman"/>
          <w:iCs/>
          <w:sz w:val="24"/>
          <w:szCs w:val="24"/>
          <w:highlight w:val="yellow"/>
          <w:lang w:val="en-GB"/>
        </w:rPr>
        <w:t>REF</w:t>
      </w:r>
      <w:r w:rsidR="00492DE0">
        <w:rPr>
          <w:rFonts w:ascii="Times New Roman" w:hAnsi="Times New Roman" w:cs="Times New Roman"/>
          <w:iCs/>
          <w:sz w:val="24"/>
          <w:szCs w:val="24"/>
          <w:lang w:val="en-GB"/>
        </w:rPr>
        <w:t>]</w:t>
      </w:r>
      <w:r w:rsidR="00FF0389">
        <w:rPr>
          <w:rFonts w:ascii="Times New Roman" w:hAnsi="Times New Roman" w:cs="Times New Roman"/>
          <w:iCs/>
          <w:sz w:val="24"/>
          <w:szCs w:val="24"/>
          <w:lang w:val="en-GB"/>
        </w:rPr>
        <w:t>, such that our current evaluation of the model is conditional to the processes that govern data generation at the regional level. In particular, roadkill data were generated by non-specialist patrols that may not detect and record killed animals with the same efficiency as dedicated operators or expert naturalists. Second, we did not control for the factors that affect carcass detectability, which are spatially structured themselves and may thus bias our perception of spatial risk patterns [</w:t>
      </w:r>
      <w:r w:rsidR="00FF0389" w:rsidRPr="00FF0389">
        <w:rPr>
          <w:rFonts w:ascii="Times New Roman" w:hAnsi="Times New Roman" w:cs="Times New Roman"/>
          <w:iCs/>
          <w:sz w:val="24"/>
          <w:szCs w:val="24"/>
          <w:highlight w:val="yellow"/>
          <w:lang w:val="en-GB"/>
        </w:rPr>
        <w:t>REF : Bénard</w:t>
      </w:r>
      <w:r w:rsidR="00FF0389">
        <w:rPr>
          <w:rFonts w:ascii="Times New Roman" w:hAnsi="Times New Roman" w:cs="Times New Roman"/>
          <w:iCs/>
          <w:sz w:val="24"/>
          <w:szCs w:val="24"/>
          <w:lang w:val="en-GB"/>
        </w:rPr>
        <w:t>]</w:t>
      </w:r>
      <w:r w:rsidR="005C2690">
        <w:rPr>
          <w:rFonts w:ascii="Times New Roman" w:hAnsi="Times New Roman" w:cs="Times New Roman"/>
          <w:iCs/>
          <w:sz w:val="24"/>
          <w:szCs w:val="24"/>
          <w:lang w:val="en-GB"/>
        </w:rPr>
        <w:t>.</w:t>
      </w:r>
      <w:r w:rsidR="003D72FB">
        <w:rPr>
          <w:rFonts w:ascii="Times New Roman" w:hAnsi="Times New Roman" w:cs="Times New Roman"/>
          <w:iCs/>
          <w:sz w:val="24"/>
          <w:szCs w:val="24"/>
          <w:lang w:val="en-GB"/>
        </w:rPr>
        <w:t xml:space="preserve"> This issue is probably the </w:t>
      </w:r>
      <w:r w:rsidR="003D72FB">
        <w:rPr>
          <w:rFonts w:ascii="Times New Roman" w:hAnsi="Times New Roman" w:cs="Times New Roman"/>
          <w:iCs/>
          <w:sz w:val="24"/>
          <w:szCs w:val="24"/>
          <w:lang w:val="en-GB"/>
        </w:rPr>
        <w:lastRenderedPageBreak/>
        <w:t>most serious one, especially for predictions relative to species that may not die immediately after collisions or that are quickly removed by drivers for safety reasons (such as deers or wild boar [</w:t>
      </w:r>
      <w:r w:rsidR="003D72FB" w:rsidRPr="003D72FB">
        <w:rPr>
          <w:rFonts w:ascii="Times New Roman" w:hAnsi="Times New Roman" w:cs="Times New Roman"/>
          <w:iCs/>
          <w:sz w:val="24"/>
          <w:szCs w:val="24"/>
          <w:highlight w:val="yellow"/>
          <w:lang w:val="en-GB"/>
        </w:rPr>
        <w:t>REF</w:t>
      </w:r>
      <w:r w:rsidR="003D72FB">
        <w:rPr>
          <w:rFonts w:ascii="Times New Roman" w:hAnsi="Times New Roman" w:cs="Times New Roman"/>
          <w:iCs/>
          <w:sz w:val="24"/>
          <w:szCs w:val="24"/>
          <w:lang w:val="en-GB"/>
        </w:rPr>
        <w:t>]). The resulting bias can hardly be controlled without referring to the results of controlled experiments</w:t>
      </w:r>
      <w:r w:rsidR="00251EB9">
        <w:rPr>
          <w:rFonts w:ascii="Times New Roman" w:hAnsi="Times New Roman" w:cs="Times New Roman"/>
          <w:iCs/>
          <w:sz w:val="24"/>
          <w:szCs w:val="24"/>
          <w:lang w:val="en-GB"/>
        </w:rPr>
        <w:t xml:space="preserve"> or repeated sampling protocols</w:t>
      </w:r>
      <w:r w:rsidR="003D72FB">
        <w:rPr>
          <w:rFonts w:ascii="Times New Roman" w:hAnsi="Times New Roman" w:cs="Times New Roman"/>
          <w:iCs/>
          <w:sz w:val="24"/>
          <w:szCs w:val="24"/>
          <w:lang w:val="en-GB"/>
        </w:rPr>
        <w:t xml:space="preserve"> [</w:t>
      </w:r>
      <w:r w:rsidR="003D72FB" w:rsidRPr="003D72FB">
        <w:rPr>
          <w:rFonts w:ascii="Times New Roman" w:hAnsi="Times New Roman" w:cs="Times New Roman"/>
          <w:iCs/>
          <w:sz w:val="24"/>
          <w:szCs w:val="24"/>
          <w:highlight w:val="yellow"/>
          <w:lang w:val="en-GB"/>
        </w:rPr>
        <w:t>REF</w:t>
      </w:r>
      <w:r w:rsidR="003D72FB">
        <w:rPr>
          <w:rFonts w:ascii="Times New Roman" w:hAnsi="Times New Roman" w:cs="Times New Roman"/>
          <w:iCs/>
          <w:sz w:val="24"/>
          <w:szCs w:val="24"/>
          <w:lang w:val="en-GB"/>
        </w:rPr>
        <w:t xml:space="preserve">], which currently lack taxonomic and spatial coverage to be useful in a regional-scale model. </w:t>
      </w:r>
      <w:r w:rsidR="00251EB9">
        <w:rPr>
          <w:rFonts w:ascii="Times New Roman" w:hAnsi="Times New Roman" w:cs="Times New Roman"/>
          <w:iCs/>
          <w:sz w:val="24"/>
          <w:szCs w:val="24"/>
          <w:lang w:val="en-GB"/>
        </w:rPr>
        <w:t xml:space="preserve">Third, </w:t>
      </w:r>
      <w:r w:rsidR="004617F3">
        <w:rPr>
          <w:rFonts w:ascii="Times New Roman" w:hAnsi="Times New Roman" w:cs="Times New Roman"/>
          <w:iCs/>
          <w:sz w:val="24"/>
          <w:szCs w:val="24"/>
          <w:lang w:val="en-GB"/>
        </w:rPr>
        <w:t>factors that control collision danger and exposure are temporally structured by seasonality [</w:t>
      </w:r>
      <w:r w:rsidR="004617F3" w:rsidRPr="004617F3">
        <w:rPr>
          <w:rFonts w:ascii="Times New Roman" w:hAnsi="Times New Roman" w:cs="Times New Roman"/>
          <w:iCs/>
          <w:sz w:val="24"/>
          <w:szCs w:val="24"/>
          <w:highlight w:val="yellow"/>
          <w:lang w:val="en-GB"/>
        </w:rPr>
        <w:t>REF</w:t>
      </w:r>
      <w:r w:rsidR="004617F3">
        <w:rPr>
          <w:rFonts w:ascii="Times New Roman" w:hAnsi="Times New Roman" w:cs="Times New Roman"/>
          <w:iCs/>
          <w:sz w:val="24"/>
          <w:szCs w:val="24"/>
          <w:lang w:val="en-GB"/>
        </w:rPr>
        <w:t>] and inter-annual variations [</w:t>
      </w:r>
      <w:r w:rsidR="004617F3" w:rsidRPr="004617F3">
        <w:rPr>
          <w:rFonts w:ascii="Times New Roman" w:hAnsi="Times New Roman" w:cs="Times New Roman"/>
          <w:iCs/>
          <w:sz w:val="24"/>
          <w:szCs w:val="24"/>
          <w:highlight w:val="yellow"/>
          <w:lang w:val="en-GB"/>
        </w:rPr>
        <w:t>REF</w:t>
      </w:r>
      <w:r w:rsidR="004617F3">
        <w:rPr>
          <w:rFonts w:ascii="Times New Roman" w:hAnsi="Times New Roman" w:cs="Times New Roman"/>
          <w:iCs/>
          <w:sz w:val="24"/>
          <w:szCs w:val="24"/>
          <w:lang w:val="en-GB"/>
        </w:rPr>
        <w:t>]</w:t>
      </w:r>
      <w:r w:rsidR="00416B7C">
        <w:rPr>
          <w:rFonts w:ascii="Times New Roman" w:hAnsi="Times New Roman" w:cs="Times New Roman"/>
          <w:iCs/>
          <w:sz w:val="24"/>
          <w:szCs w:val="24"/>
          <w:lang w:val="en-GB"/>
        </w:rPr>
        <w:t xml:space="preserve">, making the addition of a temporal component an obvious next step in the development of a fully operational risk model. At this stage, </w:t>
      </w:r>
      <w:r w:rsidR="00416B7C">
        <w:rPr>
          <w:rFonts w:ascii="Times New Roman" w:hAnsi="Times New Roman" w:cs="Times New Roman"/>
          <w:iCs/>
          <w:sz w:val="24"/>
          <w:szCs w:val="24"/>
          <w:lang w:val="en-GB"/>
        </w:rPr>
        <w:t>our exploration of methodological options revealed th</w:t>
      </w:r>
      <w:r w:rsidR="00F13D26">
        <w:rPr>
          <w:rFonts w:ascii="Times New Roman" w:hAnsi="Times New Roman" w:cs="Times New Roman"/>
          <w:iCs/>
          <w:sz w:val="24"/>
          <w:szCs w:val="24"/>
          <w:lang w:val="en-GB"/>
        </w:rPr>
        <w:t xml:space="preserve">at a spatial-temporal risk model </w:t>
      </w:r>
      <w:r w:rsidR="0097060D">
        <w:rPr>
          <w:rFonts w:ascii="Times New Roman" w:hAnsi="Times New Roman" w:cs="Times New Roman"/>
          <w:iCs/>
          <w:sz w:val="24"/>
          <w:szCs w:val="24"/>
          <w:lang w:val="en-GB"/>
        </w:rPr>
        <w:t xml:space="preserve">would require </w:t>
      </w:r>
      <w:r w:rsidR="00416B7C">
        <w:rPr>
          <w:rFonts w:ascii="Times New Roman" w:hAnsi="Times New Roman" w:cs="Times New Roman"/>
          <w:iCs/>
          <w:sz w:val="24"/>
          <w:szCs w:val="24"/>
          <w:lang w:val="en-GB"/>
        </w:rPr>
        <w:t>a better temporal coverage than available in our data and increased computation costs reaching the current limits of most users’ capacities.</w:t>
      </w:r>
      <w:r w:rsidR="0012536C">
        <w:rPr>
          <w:rFonts w:ascii="Times New Roman" w:hAnsi="Times New Roman" w:cs="Times New Roman"/>
          <w:iCs/>
          <w:sz w:val="24"/>
          <w:szCs w:val="24"/>
          <w:lang w:val="en-GB"/>
        </w:rPr>
        <w:t xml:space="preserve"> </w:t>
      </w:r>
      <w:r w:rsidR="00F11229" w:rsidRPr="0012536C">
        <w:rPr>
          <w:rFonts w:ascii="Times New Roman" w:hAnsi="Times New Roman" w:cs="Times New Roman"/>
          <w:iCs/>
          <w:sz w:val="24"/>
          <w:szCs w:val="24"/>
        </w:rPr>
        <w:t>[</w:t>
      </w:r>
      <w:r w:rsidR="00F11229" w:rsidRPr="0012536C">
        <w:rPr>
          <w:rFonts w:ascii="Times New Roman" w:hAnsi="Times New Roman" w:cs="Times New Roman"/>
          <w:iCs/>
          <w:sz w:val="24"/>
          <w:szCs w:val="24"/>
          <w:highlight w:val="yellow"/>
        </w:rPr>
        <w:t xml:space="preserve">Julien, est-ce que tu pourrais abonder ce paragraphe avec un peu </w:t>
      </w:r>
      <w:r w:rsidR="00E42F70" w:rsidRPr="0012536C">
        <w:rPr>
          <w:rFonts w:ascii="Times New Roman" w:hAnsi="Times New Roman" w:cs="Times New Roman"/>
          <w:iCs/>
          <w:sz w:val="24"/>
          <w:szCs w:val="24"/>
          <w:highlight w:val="yellow"/>
        </w:rPr>
        <w:t xml:space="preserve">(2-3 phrases </w:t>
      </w:r>
      <w:r w:rsidR="00F11229" w:rsidRPr="0012536C">
        <w:rPr>
          <w:rFonts w:ascii="Times New Roman" w:hAnsi="Times New Roman" w:cs="Times New Roman"/>
          <w:iCs/>
          <w:sz w:val="24"/>
          <w:szCs w:val="24"/>
          <w:highlight w:val="yellow"/>
        </w:rPr>
        <w:t>de discussion et biblio plutôt orientée stats pour confronter ça à d’autres modèles publiés</w:t>
      </w:r>
      <w:r w:rsidR="0012536C">
        <w:rPr>
          <w:rFonts w:ascii="Times New Roman" w:hAnsi="Times New Roman" w:cs="Times New Roman"/>
          <w:iCs/>
          <w:sz w:val="24"/>
          <w:szCs w:val="24"/>
          <w:highlight w:val="yellow"/>
        </w:rPr>
        <w:t xml:space="preserve"> ou renforcer les arguments</w:t>
      </w:r>
      <w:r w:rsidR="00453EF9" w:rsidRPr="0012536C">
        <w:rPr>
          <w:rFonts w:ascii="Times New Roman" w:hAnsi="Times New Roman" w:cs="Times New Roman"/>
          <w:iCs/>
          <w:sz w:val="24"/>
          <w:szCs w:val="24"/>
          <w:highlight w:val="yellow"/>
        </w:rPr>
        <w:t> ?</w:t>
      </w:r>
      <w:r w:rsidR="00F11229" w:rsidRPr="0012536C">
        <w:rPr>
          <w:rFonts w:ascii="Times New Roman" w:hAnsi="Times New Roman" w:cs="Times New Roman"/>
          <w:iCs/>
          <w:sz w:val="24"/>
          <w:szCs w:val="24"/>
        </w:rPr>
        <w:t>]</w:t>
      </w:r>
      <w:r w:rsidR="00156227" w:rsidRPr="0012536C">
        <w:rPr>
          <w:rFonts w:ascii="Times New Roman" w:hAnsi="Times New Roman" w:cs="Times New Roman"/>
          <w:iCs/>
          <w:sz w:val="24"/>
          <w:szCs w:val="24"/>
        </w:rPr>
        <w:t>.</w:t>
      </w:r>
    </w:p>
    <w:p w14:paraId="4E830268" w14:textId="77777777" w:rsidR="001310C7" w:rsidRDefault="001310C7" w:rsidP="00235BC3">
      <w:pPr>
        <w:spacing w:line="480" w:lineRule="auto"/>
        <w:rPr>
          <w:rFonts w:ascii="Times New Roman" w:hAnsi="Times New Roman" w:cs="Times New Roman"/>
          <w:iCs/>
          <w:sz w:val="24"/>
          <w:szCs w:val="24"/>
        </w:rPr>
      </w:pPr>
    </w:p>
    <w:p w14:paraId="7978F62B" w14:textId="3FC5F3F2" w:rsidR="00425AB4" w:rsidRDefault="001310C7" w:rsidP="00235BC3">
      <w:pPr>
        <w:spacing w:line="480" w:lineRule="auto"/>
        <w:rPr>
          <w:rFonts w:ascii="Times New Roman" w:hAnsi="Times New Roman" w:cs="Times New Roman"/>
          <w:iCs/>
          <w:sz w:val="24"/>
          <w:szCs w:val="24"/>
          <w:lang w:val="en-GB"/>
        </w:rPr>
      </w:pPr>
      <w:r w:rsidRPr="00E60316">
        <w:rPr>
          <w:rFonts w:ascii="Times New Roman" w:hAnsi="Times New Roman" w:cs="Times New Roman"/>
          <w:iCs/>
          <w:sz w:val="24"/>
          <w:szCs w:val="24"/>
          <w:lang w:val="en-GB"/>
        </w:rPr>
        <w:t xml:space="preserve">These limitations being granted, </w:t>
      </w:r>
      <w:r w:rsidR="00E60316" w:rsidRPr="00E60316">
        <w:rPr>
          <w:rFonts w:ascii="Times New Roman" w:hAnsi="Times New Roman" w:cs="Times New Roman"/>
          <w:iCs/>
          <w:sz w:val="24"/>
          <w:szCs w:val="24"/>
          <w:lang w:val="en-GB"/>
        </w:rPr>
        <w:t>the predictions of</w:t>
      </w:r>
      <w:r w:rsidR="00E60316">
        <w:rPr>
          <w:rFonts w:ascii="Times New Roman" w:hAnsi="Times New Roman" w:cs="Times New Roman"/>
          <w:iCs/>
          <w:sz w:val="24"/>
          <w:szCs w:val="24"/>
          <w:lang w:val="en-GB"/>
        </w:rPr>
        <w:t xml:space="preserve"> intensity variations in the exposure layer and the risk patterns appeared reasonable given the current state of regional experts’ knowledge on the selected species. </w:t>
      </w:r>
      <w:r w:rsidR="00E1757F">
        <w:rPr>
          <w:rFonts w:ascii="Times New Roman" w:hAnsi="Times New Roman" w:cs="Times New Roman"/>
          <w:iCs/>
          <w:sz w:val="24"/>
          <w:szCs w:val="24"/>
          <w:lang w:val="en-GB"/>
        </w:rPr>
        <w:t xml:space="preserve">Covariate effects in the exposure layer conformed to known habitat preferences, except for some hardly detectable species such as badger, for which sampling effects may not be fully accounted for. </w:t>
      </w:r>
      <w:r w:rsidR="009A32AE">
        <w:rPr>
          <w:rFonts w:ascii="Times New Roman" w:hAnsi="Times New Roman" w:cs="Times New Roman"/>
          <w:iCs/>
          <w:sz w:val="24"/>
          <w:szCs w:val="24"/>
          <w:lang w:val="en-GB"/>
        </w:rPr>
        <w:t xml:space="preserve">Covariates associated to danger showed heterogeneous effects that mostly conformed to the literature and biological expectations. In particular, vehicle speed </w:t>
      </w:r>
      <w:r w:rsidR="00E22A54">
        <w:rPr>
          <w:rFonts w:ascii="Times New Roman" w:hAnsi="Times New Roman" w:cs="Times New Roman"/>
          <w:iCs/>
          <w:sz w:val="24"/>
          <w:szCs w:val="24"/>
          <w:lang w:val="en-GB"/>
        </w:rPr>
        <w:t>had a consistently positive effect on danger, as found in other contexts [</w:t>
      </w:r>
      <w:r w:rsidR="00E22A54" w:rsidRPr="00E22A54">
        <w:rPr>
          <w:rFonts w:ascii="Times New Roman" w:hAnsi="Times New Roman" w:cs="Times New Roman"/>
          <w:iCs/>
          <w:sz w:val="24"/>
          <w:szCs w:val="24"/>
          <w:highlight w:val="yellow"/>
          <w:lang w:val="en-GB"/>
        </w:rPr>
        <w:t>REF</w:t>
      </w:r>
      <w:r w:rsidR="00E22A54">
        <w:rPr>
          <w:rFonts w:ascii="Times New Roman" w:hAnsi="Times New Roman" w:cs="Times New Roman"/>
          <w:iCs/>
          <w:sz w:val="24"/>
          <w:szCs w:val="24"/>
          <w:lang w:val="en-GB"/>
        </w:rPr>
        <w:t>].</w:t>
      </w:r>
      <w:r w:rsidR="007205A1">
        <w:rPr>
          <w:rFonts w:ascii="Times New Roman" w:hAnsi="Times New Roman" w:cs="Times New Roman"/>
          <w:iCs/>
          <w:sz w:val="24"/>
          <w:szCs w:val="24"/>
          <w:lang w:val="en-GB"/>
        </w:rPr>
        <w:t xml:space="preserve"> </w:t>
      </w:r>
      <w:r w:rsidR="00221B95">
        <w:rPr>
          <w:rFonts w:ascii="Times New Roman" w:hAnsi="Times New Roman" w:cs="Times New Roman"/>
          <w:iCs/>
          <w:sz w:val="24"/>
          <w:szCs w:val="24"/>
          <w:lang w:val="en-GB"/>
        </w:rPr>
        <w:t>Because all high-speed sections in our road network were fenced, this pattern suggests that fencing had a limited efficiency [</w:t>
      </w:r>
      <w:r w:rsidR="00221B95" w:rsidRPr="00221B95">
        <w:rPr>
          <w:rFonts w:ascii="Times New Roman" w:hAnsi="Times New Roman" w:cs="Times New Roman"/>
          <w:iCs/>
          <w:sz w:val="24"/>
          <w:szCs w:val="24"/>
          <w:highlight w:val="yellow"/>
          <w:lang w:val="en-GB"/>
        </w:rPr>
        <w:t>voir ce qu’en dit la biblio</w:t>
      </w:r>
      <w:r w:rsidR="00221B95">
        <w:rPr>
          <w:rFonts w:ascii="Times New Roman" w:hAnsi="Times New Roman" w:cs="Times New Roman"/>
          <w:iCs/>
          <w:sz w:val="24"/>
          <w:szCs w:val="24"/>
          <w:lang w:val="en-GB"/>
        </w:rPr>
        <w:t xml:space="preserve">]. </w:t>
      </w:r>
      <w:r w:rsidR="007205A1">
        <w:rPr>
          <w:rFonts w:ascii="Times New Roman" w:hAnsi="Times New Roman" w:cs="Times New Roman"/>
          <w:iCs/>
          <w:sz w:val="24"/>
          <w:szCs w:val="24"/>
          <w:lang w:val="en-GB"/>
        </w:rPr>
        <w:t>The effects of traffic were more equivocal, perhaps because high traffic densities exert a repulsive effect on animals close to roads [</w:t>
      </w:r>
      <w:r w:rsidR="007205A1" w:rsidRPr="007205A1">
        <w:rPr>
          <w:rFonts w:ascii="Times New Roman" w:hAnsi="Times New Roman" w:cs="Times New Roman"/>
          <w:iCs/>
          <w:sz w:val="24"/>
          <w:szCs w:val="24"/>
          <w:highlight w:val="yellow"/>
          <w:lang w:val="en-GB"/>
        </w:rPr>
        <w:t>REF</w:t>
      </w:r>
      <w:r w:rsidR="007205A1">
        <w:rPr>
          <w:rFonts w:ascii="Times New Roman" w:hAnsi="Times New Roman" w:cs="Times New Roman"/>
          <w:iCs/>
          <w:sz w:val="24"/>
          <w:szCs w:val="24"/>
          <w:lang w:val="en-GB"/>
        </w:rPr>
        <w:t>].</w:t>
      </w:r>
      <w:r w:rsidR="00BD2C12">
        <w:rPr>
          <w:rFonts w:ascii="Times New Roman" w:hAnsi="Times New Roman" w:cs="Times New Roman"/>
          <w:iCs/>
          <w:sz w:val="24"/>
          <w:szCs w:val="24"/>
          <w:lang w:val="en-GB"/>
        </w:rPr>
        <w:t xml:space="preserve"> The role of distance to vegetation was less </w:t>
      </w:r>
      <w:r w:rsidR="00BD2C12">
        <w:rPr>
          <w:rFonts w:ascii="Times New Roman" w:hAnsi="Times New Roman" w:cs="Times New Roman"/>
          <w:iCs/>
          <w:sz w:val="24"/>
          <w:szCs w:val="24"/>
          <w:lang w:val="en-GB"/>
        </w:rPr>
        <w:lastRenderedPageBreak/>
        <w:t xml:space="preserve">easy to interpret because animal </w:t>
      </w:r>
      <w:r w:rsidR="000256B2">
        <w:rPr>
          <w:rFonts w:ascii="Times New Roman" w:hAnsi="Times New Roman" w:cs="Times New Roman"/>
          <w:iCs/>
          <w:sz w:val="24"/>
          <w:szCs w:val="24"/>
          <w:lang w:val="en-GB"/>
        </w:rPr>
        <w:t xml:space="preserve">propensity to cross roads and </w:t>
      </w:r>
      <w:r w:rsidR="00F36420">
        <w:rPr>
          <w:rFonts w:ascii="Times New Roman" w:hAnsi="Times New Roman" w:cs="Times New Roman"/>
          <w:iCs/>
          <w:sz w:val="24"/>
          <w:szCs w:val="24"/>
          <w:lang w:val="en-GB"/>
        </w:rPr>
        <w:t xml:space="preserve">carcass </w:t>
      </w:r>
      <w:r w:rsidR="000256B2">
        <w:rPr>
          <w:rFonts w:ascii="Times New Roman" w:hAnsi="Times New Roman" w:cs="Times New Roman"/>
          <w:iCs/>
          <w:sz w:val="24"/>
          <w:szCs w:val="24"/>
          <w:lang w:val="en-GB"/>
        </w:rPr>
        <w:t>detection by operators both decrease close to vegetation</w:t>
      </w:r>
      <w:r w:rsidR="00F36420">
        <w:rPr>
          <w:rFonts w:ascii="Times New Roman" w:hAnsi="Times New Roman" w:cs="Times New Roman"/>
          <w:iCs/>
          <w:sz w:val="24"/>
          <w:szCs w:val="24"/>
          <w:lang w:val="en-GB"/>
        </w:rPr>
        <w:t xml:space="preserve"> </w:t>
      </w:r>
      <w:r w:rsidR="00BD2C12">
        <w:rPr>
          <w:rFonts w:ascii="Times New Roman" w:hAnsi="Times New Roman" w:cs="Times New Roman"/>
          <w:iCs/>
          <w:sz w:val="24"/>
          <w:szCs w:val="24"/>
          <w:lang w:val="en-GB"/>
        </w:rPr>
        <w:t>[</w:t>
      </w:r>
      <w:r w:rsidR="00BD2C12" w:rsidRPr="00BD2C12">
        <w:rPr>
          <w:rFonts w:ascii="Times New Roman" w:hAnsi="Times New Roman" w:cs="Times New Roman"/>
          <w:iCs/>
          <w:sz w:val="24"/>
          <w:szCs w:val="24"/>
          <w:highlight w:val="yellow"/>
          <w:lang w:val="en-GB"/>
        </w:rPr>
        <w:t>REF</w:t>
      </w:r>
      <w:r w:rsidR="00BD2C12">
        <w:rPr>
          <w:rFonts w:ascii="Times New Roman" w:hAnsi="Times New Roman" w:cs="Times New Roman"/>
          <w:iCs/>
          <w:sz w:val="24"/>
          <w:szCs w:val="24"/>
          <w:lang w:val="en-GB"/>
        </w:rPr>
        <w:t>]</w:t>
      </w:r>
      <w:r w:rsidR="00F36420">
        <w:rPr>
          <w:rFonts w:ascii="Times New Roman" w:hAnsi="Times New Roman" w:cs="Times New Roman"/>
          <w:iCs/>
          <w:sz w:val="24"/>
          <w:szCs w:val="24"/>
          <w:lang w:val="en-GB"/>
        </w:rPr>
        <w:t xml:space="preserve">. </w:t>
      </w:r>
      <w:r w:rsidR="00C36FF3">
        <w:rPr>
          <w:rFonts w:ascii="Times New Roman" w:hAnsi="Times New Roman" w:cs="Times New Roman"/>
          <w:iCs/>
          <w:sz w:val="24"/>
          <w:szCs w:val="24"/>
          <w:lang w:val="en-GB"/>
        </w:rPr>
        <w:t>These ambiguities in covariates interpretations may turn problematic to elaborate risk mitigation solutions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xml:space="preserve">]. In particular, previous studies insisted on the need to account for fine-grained spatial variation in habitat (such as vegetation height along roadsides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fencing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and other pre-existing infrastructure. Unfortunately, these data currently do not exist with a sufficient level of updating in our study region</w:t>
      </w:r>
      <w:r w:rsidR="00ED5850">
        <w:rPr>
          <w:rFonts w:ascii="Times New Roman" w:hAnsi="Times New Roman" w:cs="Times New Roman"/>
          <w:iCs/>
          <w:sz w:val="24"/>
          <w:szCs w:val="24"/>
          <w:lang w:val="en-GB"/>
        </w:rPr>
        <w:t>, a deficiency that should be taken seriously</w:t>
      </w:r>
      <w:r w:rsidR="007863CB">
        <w:rPr>
          <w:rFonts w:ascii="Times New Roman" w:hAnsi="Times New Roman" w:cs="Times New Roman"/>
          <w:iCs/>
          <w:sz w:val="24"/>
          <w:szCs w:val="24"/>
          <w:lang w:val="en-GB"/>
        </w:rPr>
        <w:t xml:space="preserve"> </w:t>
      </w:r>
      <w:r w:rsidR="00C07E32">
        <w:rPr>
          <w:rFonts w:ascii="Times New Roman" w:hAnsi="Times New Roman" w:cs="Times New Roman"/>
          <w:iCs/>
          <w:sz w:val="24"/>
          <w:szCs w:val="24"/>
          <w:lang w:val="en-GB"/>
        </w:rPr>
        <w:t>since it conditions the possibility to increase the spatial resolution of roadkill risk predictions, which remain quite coarse in our model (although still better than in other regional studies [</w:t>
      </w:r>
      <w:r w:rsidR="00C07E32" w:rsidRPr="00C07E32">
        <w:rPr>
          <w:rFonts w:ascii="Times New Roman" w:hAnsi="Times New Roman" w:cs="Times New Roman"/>
          <w:iCs/>
          <w:sz w:val="24"/>
          <w:szCs w:val="24"/>
          <w:highlight w:val="yellow"/>
          <w:lang w:val="en-GB"/>
        </w:rPr>
        <w:t>REF</w:t>
      </w:r>
      <w:r w:rsidR="00C07E32">
        <w:rPr>
          <w:rFonts w:ascii="Times New Roman" w:hAnsi="Times New Roman" w:cs="Times New Roman"/>
          <w:iCs/>
          <w:sz w:val="24"/>
          <w:szCs w:val="24"/>
          <w:lang w:val="en-GB"/>
        </w:rPr>
        <w:t xml:space="preserve">]). That said, the </w:t>
      </w:r>
      <w:r w:rsidR="00C36FF3">
        <w:rPr>
          <w:rFonts w:ascii="Times New Roman" w:hAnsi="Times New Roman" w:cs="Times New Roman"/>
          <w:iCs/>
          <w:sz w:val="24"/>
          <w:szCs w:val="24"/>
          <w:lang w:val="en-GB"/>
        </w:rPr>
        <w:t xml:space="preserve">impact </w:t>
      </w:r>
      <w:r w:rsidR="00C07E32">
        <w:rPr>
          <w:rFonts w:ascii="Times New Roman" w:hAnsi="Times New Roman" w:cs="Times New Roman"/>
          <w:iCs/>
          <w:sz w:val="24"/>
          <w:szCs w:val="24"/>
          <w:lang w:val="en-GB"/>
        </w:rPr>
        <w:t xml:space="preserve">of possible inaccuracies in habitat effects </w:t>
      </w:r>
      <w:r w:rsidR="00C36FF3">
        <w:rPr>
          <w:rFonts w:ascii="Times New Roman" w:hAnsi="Times New Roman" w:cs="Times New Roman"/>
          <w:iCs/>
          <w:sz w:val="24"/>
          <w:szCs w:val="24"/>
          <w:lang w:val="en-GB"/>
        </w:rPr>
        <w:t xml:space="preserve">on the predictive performance of our model seems limited, suggesting that the relatively rough proxies we used are sufficient if the aim is to produce reasonably accurate maps at a regional extent. </w:t>
      </w:r>
    </w:p>
    <w:p w14:paraId="152FB44D" w14:textId="3CFD06DC" w:rsidR="00E1757F" w:rsidRDefault="00E1757F" w:rsidP="00235BC3">
      <w:pPr>
        <w:spacing w:line="480" w:lineRule="auto"/>
        <w:rPr>
          <w:rFonts w:ascii="Times New Roman" w:hAnsi="Times New Roman" w:cs="Times New Roman"/>
          <w:iCs/>
          <w:sz w:val="24"/>
          <w:szCs w:val="24"/>
          <w:lang w:val="en-GB"/>
        </w:rPr>
      </w:pPr>
    </w:p>
    <w:p w14:paraId="4994B29F" w14:textId="7C7A057E" w:rsidR="00E1757F" w:rsidRPr="00DA5735" w:rsidRDefault="009711F2" w:rsidP="00235BC3">
      <w:pPr>
        <w:spacing w:line="480" w:lineRule="auto"/>
        <w:rPr>
          <w:lang w:val="en-GB"/>
        </w:rPr>
      </w:pPr>
      <w:r>
        <w:rPr>
          <w:rFonts w:ascii="Times New Roman" w:hAnsi="Times New Roman" w:cs="Times New Roman"/>
          <w:iCs/>
          <w:sz w:val="24"/>
          <w:szCs w:val="24"/>
          <w:lang w:val="en-GB"/>
        </w:rPr>
        <w:t xml:space="preserve">The mapping of spatial residuals revealed that predictive performance dropped in some restricted road segments, which were associated with high roadkill record densities. </w:t>
      </w:r>
      <w:r w:rsidR="009F6452">
        <w:rPr>
          <w:rFonts w:ascii="Times New Roman" w:hAnsi="Times New Roman" w:cs="Times New Roman"/>
          <w:iCs/>
          <w:sz w:val="24"/>
          <w:szCs w:val="24"/>
          <w:lang w:val="en-GB"/>
        </w:rPr>
        <w:t>O</w:t>
      </w:r>
      <w:r w:rsidR="00593447">
        <w:rPr>
          <w:rFonts w:ascii="Times New Roman" w:hAnsi="Times New Roman" w:cs="Times New Roman"/>
          <w:iCs/>
          <w:sz w:val="24"/>
          <w:szCs w:val="24"/>
          <w:lang w:val="en-GB"/>
        </w:rPr>
        <w:t xml:space="preserve">ur model was </w:t>
      </w:r>
      <w:r w:rsidR="009F6452">
        <w:rPr>
          <w:rFonts w:ascii="Times New Roman" w:hAnsi="Times New Roman" w:cs="Times New Roman"/>
          <w:iCs/>
          <w:sz w:val="24"/>
          <w:szCs w:val="24"/>
          <w:lang w:val="en-GB"/>
        </w:rPr>
        <w:t xml:space="preserve">thus </w:t>
      </w:r>
      <w:r w:rsidR="00593447">
        <w:rPr>
          <w:rFonts w:ascii="Times New Roman" w:hAnsi="Times New Roman" w:cs="Times New Roman"/>
          <w:iCs/>
          <w:sz w:val="24"/>
          <w:szCs w:val="24"/>
          <w:lang w:val="en-GB"/>
        </w:rPr>
        <w:t xml:space="preserve">good at predicting the main spatial risk pattern over the region but failed at </w:t>
      </w:r>
      <w:r w:rsidR="00F01D08">
        <w:rPr>
          <w:rFonts w:ascii="Times New Roman" w:hAnsi="Times New Roman" w:cs="Times New Roman"/>
          <w:iCs/>
          <w:sz w:val="24"/>
          <w:szCs w:val="24"/>
          <w:lang w:val="en-GB"/>
        </w:rPr>
        <w:t>identifying</w:t>
      </w:r>
      <w:r w:rsidR="00593447">
        <w:rPr>
          <w:rFonts w:ascii="Times New Roman" w:hAnsi="Times New Roman" w:cs="Times New Roman"/>
          <w:iCs/>
          <w:sz w:val="24"/>
          <w:szCs w:val="24"/>
          <w:lang w:val="en-GB"/>
        </w:rPr>
        <w:t xml:space="preserve"> mortality hotspots.</w:t>
      </w:r>
      <w:r w:rsidR="00845169">
        <w:rPr>
          <w:rFonts w:ascii="Times New Roman" w:hAnsi="Times New Roman" w:cs="Times New Roman"/>
          <w:iCs/>
          <w:sz w:val="24"/>
          <w:szCs w:val="24"/>
          <w:lang w:val="en-GB"/>
        </w:rPr>
        <w:t xml:space="preserve"> This may either be because </w:t>
      </w:r>
      <w:r w:rsidR="00280352">
        <w:rPr>
          <w:rFonts w:ascii="Times New Roman" w:hAnsi="Times New Roman" w:cs="Times New Roman"/>
          <w:iCs/>
          <w:sz w:val="24"/>
          <w:szCs w:val="24"/>
          <w:lang w:val="en-GB"/>
        </w:rPr>
        <w:t xml:space="preserve">data resolution in the </w:t>
      </w:r>
      <w:r w:rsidR="00845169">
        <w:rPr>
          <w:rFonts w:ascii="Times New Roman" w:hAnsi="Times New Roman" w:cs="Times New Roman"/>
          <w:iCs/>
          <w:sz w:val="24"/>
          <w:szCs w:val="24"/>
          <w:lang w:val="en-GB"/>
        </w:rPr>
        <w:t>exposure layer was insufficient to reveal locally high presence intensities</w:t>
      </w:r>
      <w:r w:rsidR="00280352">
        <w:rPr>
          <w:rFonts w:ascii="Times New Roman" w:hAnsi="Times New Roman" w:cs="Times New Roman"/>
          <w:iCs/>
          <w:sz w:val="24"/>
          <w:szCs w:val="24"/>
          <w:lang w:val="en-GB"/>
        </w:rPr>
        <w:t>, or because we missed covariates explaining hotspot occurrence [</w:t>
      </w:r>
      <w:r w:rsidR="00280352" w:rsidRPr="00280352">
        <w:rPr>
          <w:rFonts w:ascii="Times New Roman" w:hAnsi="Times New Roman" w:cs="Times New Roman"/>
          <w:iCs/>
          <w:sz w:val="24"/>
          <w:szCs w:val="24"/>
          <w:highlight w:val="yellow"/>
          <w:lang w:val="en-GB"/>
        </w:rPr>
        <w:t>check refs sur hotspots</w:t>
      </w:r>
      <w:r w:rsidR="00280352">
        <w:rPr>
          <w:rFonts w:ascii="Times New Roman" w:hAnsi="Times New Roman" w:cs="Times New Roman"/>
          <w:iCs/>
          <w:sz w:val="24"/>
          <w:szCs w:val="24"/>
          <w:lang w:val="en-GB"/>
        </w:rPr>
        <w:t>].</w:t>
      </w:r>
      <w:r w:rsidR="00E56B10">
        <w:rPr>
          <w:rFonts w:ascii="Times New Roman" w:hAnsi="Times New Roman" w:cs="Times New Roman"/>
          <w:iCs/>
          <w:sz w:val="24"/>
          <w:szCs w:val="24"/>
          <w:lang w:val="en-GB"/>
        </w:rPr>
        <w:t xml:space="preserve"> However, spatial non-stationarity in the processes that trigger hotspots may limit parsimonious improvements of the model</w:t>
      </w:r>
      <w:r w:rsidR="0053618E">
        <w:rPr>
          <w:rFonts w:ascii="Times New Roman" w:hAnsi="Times New Roman" w:cs="Times New Roman"/>
          <w:iCs/>
          <w:sz w:val="24"/>
          <w:szCs w:val="24"/>
          <w:lang w:val="en-GB"/>
        </w:rPr>
        <w:t xml:space="preserve"> and </w:t>
      </w:r>
      <w:r w:rsidR="005809E7">
        <w:rPr>
          <w:rFonts w:ascii="Times New Roman" w:hAnsi="Times New Roman" w:cs="Times New Roman"/>
          <w:iCs/>
          <w:sz w:val="24"/>
          <w:szCs w:val="24"/>
          <w:lang w:val="en-GB"/>
        </w:rPr>
        <w:t xml:space="preserve">restrain </w:t>
      </w:r>
      <w:r w:rsidR="0053618E">
        <w:rPr>
          <w:rFonts w:ascii="Times New Roman" w:hAnsi="Times New Roman" w:cs="Times New Roman"/>
          <w:iCs/>
          <w:sz w:val="24"/>
          <w:szCs w:val="24"/>
          <w:lang w:val="en-GB"/>
        </w:rPr>
        <w:t xml:space="preserve">the relevance of </w:t>
      </w:r>
      <w:r w:rsidR="005809E7">
        <w:rPr>
          <w:rFonts w:ascii="Times New Roman" w:hAnsi="Times New Roman" w:cs="Times New Roman"/>
          <w:iCs/>
          <w:sz w:val="24"/>
          <w:szCs w:val="24"/>
          <w:lang w:val="en-GB"/>
        </w:rPr>
        <w:t xml:space="preserve">gathering </w:t>
      </w:r>
      <w:r w:rsidR="0053618E">
        <w:rPr>
          <w:rFonts w:ascii="Times New Roman" w:hAnsi="Times New Roman" w:cs="Times New Roman"/>
          <w:iCs/>
          <w:sz w:val="24"/>
          <w:szCs w:val="24"/>
          <w:lang w:val="en-GB"/>
        </w:rPr>
        <w:t>a single, regionally consistent set of fine-grained covariates.</w:t>
      </w:r>
      <w:r w:rsidR="0015592A">
        <w:rPr>
          <w:rFonts w:ascii="Times New Roman" w:hAnsi="Times New Roman" w:cs="Times New Roman"/>
          <w:iCs/>
          <w:sz w:val="24"/>
          <w:szCs w:val="24"/>
          <w:lang w:val="en-GB"/>
        </w:rPr>
        <w:t xml:space="preserve"> </w:t>
      </w:r>
      <w:r w:rsidR="00337593">
        <w:rPr>
          <w:rFonts w:ascii="Times New Roman" w:hAnsi="Times New Roman" w:cs="Times New Roman"/>
          <w:iCs/>
          <w:sz w:val="24"/>
          <w:szCs w:val="24"/>
          <w:lang w:val="en-GB"/>
        </w:rPr>
        <w:t xml:space="preserve">Integrated models may ultimately allow joint predictions of regional and local risk patterns by unifying the potentials of coarse regional </w:t>
      </w:r>
      <w:r w:rsidR="00FF273C">
        <w:rPr>
          <w:rFonts w:ascii="Times New Roman" w:hAnsi="Times New Roman" w:cs="Times New Roman"/>
          <w:iCs/>
          <w:sz w:val="24"/>
          <w:szCs w:val="24"/>
          <w:lang w:val="en-GB"/>
        </w:rPr>
        <w:t xml:space="preserve">records </w:t>
      </w:r>
      <w:r w:rsidR="00337593">
        <w:rPr>
          <w:rFonts w:ascii="Times New Roman" w:hAnsi="Times New Roman" w:cs="Times New Roman"/>
          <w:iCs/>
          <w:sz w:val="24"/>
          <w:szCs w:val="24"/>
          <w:lang w:val="en-GB"/>
        </w:rPr>
        <w:t>and local protocoled surveys [</w:t>
      </w:r>
      <w:r w:rsidR="00337593" w:rsidRPr="00CE20D5">
        <w:rPr>
          <w:rFonts w:ascii="Times New Roman" w:hAnsi="Times New Roman" w:cs="Times New Roman"/>
          <w:iCs/>
          <w:sz w:val="24"/>
          <w:szCs w:val="24"/>
          <w:highlight w:val="yellow"/>
          <w:lang w:val="en-GB"/>
        </w:rPr>
        <w:t>REF</w:t>
      </w:r>
      <w:r w:rsidR="00337593">
        <w:rPr>
          <w:rFonts w:ascii="Times New Roman" w:hAnsi="Times New Roman" w:cs="Times New Roman"/>
          <w:iCs/>
          <w:sz w:val="24"/>
          <w:szCs w:val="24"/>
          <w:lang w:val="en-GB"/>
        </w:rPr>
        <w:t>]</w:t>
      </w:r>
      <w:r w:rsidR="00FF273C">
        <w:rPr>
          <w:rFonts w:ascii="Times New Roman" w:hAnsi="Times New Roman" w:cs="Times New Roman"/>
          <w:iCs/>
          <w:sz w:val="24"/>
          <w:szCs w:val="24"/>
          <w:lang w:val="en-GB"/>
        </w:rPr>
        <w:t>, as long as spatial variation is adequately represented at both scales</w:t>
      </w:r>
      <w:r w:rsidR="00337593">
        <w:rPr>
          <w:rFonts w:ascii="Times New Roman" w:hAnsi="Times New Roman" w:cs="Times New Roman"/>
          <w:iCs/>
          <w:sz w:val="24"/>
          <w:szCs w:val="24"/>
          <w:lang w:val="en-GB"/>
        </w:rPr>
        <w:t xml:space="preserve">. </w:t>
      </w:r>
      <w:r w:rsidR="00FF273C">
        <w:rPr>
          <w:rFonts w:ascii="Times New Roman" w:hAnsi="Times New Roman" w:cs="Times New Roman"/>
          <w:iCs/>
          <w:sz w:val="24"/>
          <w:szCs w:val="24"/>
          <w:lang w:val="en-GB"/>
        </w:rPr>
        <w:t>Since this development is still far-off given current data availability</w:t>
      </w:r>
      <w:r w:rsidR="0015592A">
        <w:rPr>
          <w:rFonts w:ascii="Times New Roman" w:hAnsi="Times New Roman" w:cs="Times New Roman"/>
          <w:iCs/>
          <w:sz w:val="24"/>
          <w:szCs w:val="24"/>
          <w:lang w:val="en-GB"/>
        </w:rPr>
        <w:t xml:space="preserve">, we suggest that spatial residuals </w:t>
      </w:r>
      <w:r w:rsidR="00FA2107">
        <w:rPr>
          <w:rFonts w:ascii="Times New Roman" w:hAnsi="Times New Roman" w:cs="Times New Roman"/>
          <w:iCs/>
          <w:sz w:val="24"/>
          <w:szCs w:val="24"/>
          <w:lang w:val="en-GB"/>
        </w:rPr>
        <w:lastRenderedPageBreak/>
        <w:t xml:space="preserve">from models built on opportunistic records </w:t>
      </w:r>
      <w:r w:rsidR="0015592A">
        <w:rPr>
          <w:rFonts w:ascii="Times New Roman" w:hAnsi="Times New Roman" w:cs="Times New Roman"/>
          <w:iCs/>
          <w:sz w:val="24"/>
          <w:szCs w:val="24"/>
          <w:lang w:val="en-GB"/>
        </w:rPr>
        <w:t xml:space="preserve">may </w:t>
      </w:r>
      <w:r w:rsidR="00654701">
        <w:rPr>
          <w:rFonts w:ascii="Times New Roman" w:hAnsi="Times New Roman" w:cs="Times New Roman"/>
          <w:iCs/>
          <w:sz w:val="24"/>
          <w:szCs w:val="24"/>
          <w:lang w:val="en-GB"/>
        </w:rPr>
        <w:t xml:space="preserve">first </w:t>
      </w:r>
      <w:r w:rsidR="0015592A">
        <w:rPr>
          <w:rFonts w:ascii="Times New Roman" w:hAnsi="Times New Roman" w:cs="Times New Roman"/>
          <w:iCs/>
          <w:sz w:val="24"/>
          <w:szCs w:val="24"/>
          <w:lang w:val="en-GB"/>
        </w:rPr>
        <w:t>be used to priori</w:t>
      </w:r>
      <w:r w:rsidR="001B413F">
        <w:rPr>
          <w:rFonts w:ascii="Times New Roman" w:hAnsi="Times New Roman" w:cs="Times New Roman"/>
          <w:iCs/>
          <w:sz w:val="24"/>
          <w:szCs w:val="24"/>
          <w:lang w:val="en-GB"/>
        </w:rPr>
        <w:t>ti</w:t>
      </w:r>
      <w:r w:rsidR="0015592A">
        <w:rPr>
          <w:rFonts w:ascii="Times New Roman" w:hAnsi="Times New Roman" w:cs="Times New Roman"/>
          <w:iCs/>
          <w:sz w:val="24"/>
          <w:szCs w:val="24"/>
          <w:lang w:val="en-GB"/>
        </w:rPr>
        <w:t xml:space="preserve">ze protocoled sampling on specific localities that </w:t>
      </w:r>
      <w:r w:rsidR="00926F43">
        <w:rPr>
          <w:rFonts w:ascii="Times New Roman" w:hAnsi="Times New Roman" w:cs="Times New Roman"/>
          <w:iCs/>
          <w:sz w:val="24"/>
          <w:szCs w:val="24"/>
          <w:lang w:val="en-GB"/>
        </w:rPr>
        <w:t>deserve</w:t>
      </w:r>
      <w:r w:rsidR="0015592A">
        <w:rPr>
          <w:rFonts w:ascii="Times New Roman" w:hAnsi="Times New Roman" w:cs="Times New Roman"/>
          <w:iCs/>
          <w:sz w:val="24"/>
          <w:szCs w:val="24"/>
          <w:lang w:val="en-GB"/>
        </w:rPr>
        <w:t xml:space="preserve"> increased understanding of collision factors.</w:t>
      </w:r>
      <w:r w:rsidR="001B413F">
        <w:rPr>
          <w:rFonts w:ascii="Times New Roman" w:hAnsi="Times New Roman" w:cs="Times New Roman"/>
          <w:iCs/>
          <w:sz w:val="24"/>
          <w:szCs w:val="24"/>
          <w:lang w:val="en-GB"/>
        </w:rPr>
        <w:t xml:space="preserve"> </w:t>
      </w:r>
    </w:p>
    <w:p w14:paraId="049C8753" w14:textId="77777777" w:rsidR="00E71597" w:rsidRDefault="00E71597" w:rsidP="00E71597">
      <w:pPr>
        <w:spacing w:line="480" w:lineRule="auto"/>
        <w:rPr>
          <w:rFonts w:ascii="Times New Roman" w:hAnsi="Times New Roman" w:cs="Times New Roman"/>
          <w:iCs/>
          <w:sz w:val="24"/>
          <w:szCs w:val="24"/>
        </w:rPr>
      </w:pPr>
    </w:p>
    <w:p w14:paraId="0C533DBF" w14:textId="3CD525A8" w:rsidR="009A2552" w:rsidRPr="00697153" w:rsidRDefault="00226A79" w:rsidP="00235BC3">
      <w:pPr>
        <w:spacing w:line="480" w:lineRule="auto"/>
        <w:rPr>
          <w:rFonts w:ascii="Times New Roman" w:hAnsi="Times New Roman" w:cs="Times New Roman"/>
          <w:i/>
          <w:sz w:val="24"/>
          <w:szCs w:val="24"/>
        </w:rPr>
      </w:pPr>
      <w:r w:rsidRPr="00697153">
        <w:rPr>
          <w:rFonts w:ascii="Times New Roman" w:hAnsi="Times New Roman" w:cs="Times New Roman"/>
          <w:i/>
          <w:sz w:val="24"/>
          <w:szCs w:val="24"/>
        </w:rPr>
        <w:t>Operational implications</w:t>
      </w:r>
      <w:r w:rsidR="00844DBD" w:rsidRPr="00697153">
        <w:rPr>
          <w:rFonts w:ascii="Times New Roman" w:hAnsi="Times New Roman" w:cs="Times New Roman"/>
          <w:i/>
          <w:sz w:val="24"/>
          <w:szCs w:val="24"/>
        </w:rPr>
        <w:t xml:space="preserve"> (public policies)</w:t>
      </w:r>
    </w:p>
    <w:p w14:paraId="20AE2939" w14:textId="77777777" w:rsidR="00981A32" w:rsidRDefault="00981A32" w:rsidP="00981A32">
      <w:pPr>
        <w:spacing w:line="480" w:lineRule="auto"/>
        <w:rPr>
          <w:rFonts w:ascii="Times New Roman" w:hAnsi="Times New Roman" w:cs="Times New Roman"/>
          <w:iCs/>
          <w:sz w:val="24"/>
          <w:szCs w:val="24"/>
        </w:rPr>
      </w:pPr>
    </w:p>
    <w:p w14:paraId="7E5BFB31" w14:textId="48DCAE36" w:rsidR="00981A32" w:rsidRDefault="00393DB3" w:rsidP="00981A32">
      <w:pPr>
        <w:spacing w:line="480" w:lineRule="auto"/>
        <w:rPr>
          <w:rFonts w:ascii="Times New Roman" w:hAnsi="Times New Roman" w:cs="Times New Roman"/>
          <w:iCs/>
          <w:sz w:val="24"/>
          <w:szCs w:val="24"/>
          <w:lang w:val="en-GB"/>
        </w:rPr>
      </w:pPr>
      <w:r w:rsidRPr="00393DB3">
        <w:rPr>
          <w:rFonts w:ascii="Times New Roman" w:hAnsi="Times New Roman" w:cs="Times New Roman"/>
          <w:iCs/>
          <w:sz w:val="24"/>
          <w:szCs w:val="24"/>
          <w:lang w:val="en-GB"/>
        </w:rPr>
        <w:t>Our</w:t>
      </w:r>
      <w:r>
        <w:rPr>
          <w:rFonts w:ascii="Times New Roman" w:hAnsi="Times New Roman" w:cs="Times New Roman"/>
          <w:iCs/>
          <w:sz w:val="24"/>
          <w:szCs w:val="24"/>
          <w:lang w:val="en-GB"/>
        </w:rPr>
        <w:t xml:space="preserve"> conclusions are positive on the usability of opportunistic data to provide biologically relevant and relatively robust predictive maps of the wildlife roadkill risk for regional-level spatial planning. However, pretending that this model is fully adequate for operational use by road managers confronted to roadkill collisions would be an overstatement. </w:t>
      </w:r>
      <w:r w:rsidR="009164F4">
        <w:rPr>
          <w:rFonts w:ascii="Times New Roman" w:hAnsi="Times New Roman" w:cs="Times New Roman"/>
          <w:iCs/>
          <w:sz w:val="24"/>
          <w:szCs w:val="24"/>
          <w:lang w:val="en-GB"/>
        </w:rPr>
        <w:t>Since models can only be as good as the underlying data [</w:t>
      </w:r>
      <w:r w:rsidR="009164F4" w:rsidRPr="009164F4">
        <w:rPr>
          <w:rFonts w:ascii="Times New Roman" w:hAnsi="Times New Roman" w:cs="Times New Roman"/>
          <w:iCs/>
          <w:sz w:val="24"/>
          <w:szCs w:val="24"/>
          <w:highlight w:val="yellow"/>
          <w:lang w:val="en-GB"/>
        </w:rPr>
        <w:t>REF</w:t>
      </w:r>
      <w:r w:rsidR="009164F4">
        <w:rPr>
          <w:rFonts w:ascii="Times New Roman" w:hAnsi="Times New Roman" w:cs="Times New Roman"/>
          <w:iCs/>
          <w:sz w:val="24"/>
          <w:szCs w:val="24"/>
          <w:lang w:val="en-GB"/>
        </w:rPr>
        <w:t>], we propose that a first iteration of a risk model solely based on non-protocoled records should be used for sampling priori</w:t>
      </w:r>
      <w:r w:rsidR="00C75EE7">
        <w:rPr>
          <w:rFonts w:ascii="Times New Roman" w:hAnsi="Times New Roman" w:cs="Times New Roman"/>
          <w:iCs/>
          <w:sz w:val="24"/>
          <w:szCs w:val="24"/>
          <w:lang w:val="en-GB"/>
        </w:rPr>
        <w:t>ti</w:t>
      </w:r>
      <w:r w:rsidR="009164F4">
        <w:rPr>
          <w:rFonts w:ascii="Times New Roman" w:hAnsi="Times New Roman" w:cs="Times New Roman"/>
          <w:iCs/>
          <w:sz w:val="24"/>
          <w:szCs w:val="24"/>
          <w:lang w:val="en-GB"/>
        </w:rPr>
        <w:t xml:space="preserve">zation rather than </w:t>
      </w:r>
      <w:r w:rsidR="00C75EE7">
        <w:rPr>
          <w:rFonts w:ascii="Times New Roman" w:hAnsi="Times New Roman" w:cs="Times New Roman"/>
          <w:iCs/>
          <w:sz w:val="24"/>
          <w:szCs w:val="24"/>
          <w:lang w:val="en-GB"/>
        </w:rPr>
        <w:t xml:space="preserve">decision making. </w:t>
      </w:r>
      <w:r w:rsidR="006B2613">
        <w:rPr>
          <w:rFonts w:ascii="Times New Roman" w:hAnsi="Times New Roman" w:cs="Times New Roman"/>
          <w:iCs/>
          <w:sz w:val="24"/>
          <w:szCs w:val="24"/>
          <w:lang w:val="en-GB"/>
        </w:rPr>
        <w:t>This</w:t>
      </w:r>
      <w:r w:rsidR="00AA36E1">
        <w:rPr>
          <w:rFonts w:ascii="Times New Roman" w:hAnsi="Times New Roman" w:cs="Times New Roman"/>
          <w:iCs/>
          <w:sz w:val="24"/>
          <w:szCs w:val="24"/>
          <w:lang w:val="en-GB"/>
        </w:rPr>
        <w:t xml:space="preserve"> </w:t>
      </w:r>
      <w:r w:rsidR="006B2613">
        <w:rPr>
          <w:rFonts w:ascii="Times New Roman" w:hAnsi="Times New Roman" w:cs="Times New Roman"/>
          <w:iCs/>
          <w:sz w:val="24"/>
          <w:szCs w:val="24"/>
          <w:lang w:val="en-GB"/>
        </w:rPr>
        <w:t>step should lead to the planification of protocoled surveys at locations optimized for the spatial coverage of areas in which opportunistic data reveal insufficient</w:t>
      </w:r>
      <w:r w:rsidR="002A5CB9">
        <w:rPr>
          <w:rFonts w:ascii="Times New Roman" w:hAnsi="Times New Roman" w:cs="Times New Roman"/>
          <w:iCs/>
          <w:sz w:val="24"/>
          <w:szCs w:val="24"/>
          <w:lang w:val="en-GB"/>
        </w:rPr>
        <w:t xml:space="preserve">, and to identify ambiguities in </w:t>
      </w:r>
      <w:r w:rsidR="00D1560E">
        <w:rPr>
          <w:rFonts w:ascii="Times New Roman" w:hAnsi="Times New Roman" w:cs="Times New Roman"/>
          <w:iCs/>
          <w:sz w:val="24"/>
          <w:szCs w:val="24"/>
          <w:lang w:val="en-GB"/>
        </w:rPr>
        <w:t xml:space="preserve">pattern </w:t>
      </w:r>
      <w:r w:rsidR="002A5CB9">
        <w:rPr>
          <w:rFonts w:ascii="Times New Roman" w:hAnsi="Times New Roman" w:cs="Times New Roman"/>
          <w:iCs/>
          <w:sz w:val="24"/>
          <w:szCs w:val="24"/>
          <w:lang w:val="en-GB"/>
        </w:rPr>
        <w:t>interpretations that suggest detection biases</w:t>
      </w:r>
      <w:r w:rsidR="00D1560E">
        <w:rPr>
          <w:rFonts w:ascii="Times New Roman" w:hAnsi="Times New Roman" w:cs="Times New Roman"/>
          <w:iCs/>
          <w:sz w:val="24"/>
          <w:szCs w:val="24"/>
          <w:lang w:val="en-GB"/>
        </w:rPr>
        <w:t xml:space="preserve"> or deficiencies in covariates</w:t>
      </w:r>
      <w:r w:rsidR="002A5CB9">
        <w:rPr>
          <w:rFonts w:ascii="Times New Roman" w:hAnsi="Times New Roman" w:cs="Times New Roman"/>
          <w:iCs/>
          <w:sz w:val="24"/>
          <w:szCs w:val="24"/>
          <w:lang w:val="en-GB"/>
        </w:rPr>
        <w:t xml:space="preserve">. </w:t>
      </w:r>
      <w:r w:rsidR="00EC3367">
        <w:rPr>
          <w:rFonts w:ascii="Times New Roman" w:hAnsi="Times New Roman" w:cs="Times New Roman"/>
          <w:iCs/>
          <w:sz w:val="24"/>
          <w:szCs w:val="24"/>
          <w:lang w:val="en-GB"/>
        </w:rPr>
        <w:t xml:space="preserve">This step </w:t>
      </w:r>
      <w:r w:rsidR="00EC3367">
        <w:rPr>
          <w:rFonts w:ascii="Times New Roman" w:hAnsi="Times New Roman" w:cs="Times New Roman"/>
          <w:iCs/>
          <w:sz w:val="24"/>
          <w:szCs w:val="24"/>
          <w:lang w:val="en-GB"/>
        </w:rPr>
        <w:t xml:space="preserve">is especially </w:t>
      </w:r>
      <w:r w:rsidR="00EC3367">
        <w:rPr>
          <w:rFonts w:ascii="Times New Roman" w:hAnsi="Times New Roman" w:cs="Times New Roman"/>
          <w:iCs/>
          <w:sz w:val="24"/>
          <w:szCs w:val="24"/>
          <w:lang w:val="en-GB"/>
        </w:rPr>
        <w:t xml:space="preserve">relevant </w:t>
      </w:r>
      <w:r w:rsidR="00EC3367">
        <w:rPr>
          <w:rFonts w:ascii="Times New Roman" w:hAnsi="Times New Roman" w:cs="Times New Roman"/>
          <w:iCs/>
          <w:sz w:val="24"/>
          <w:szCs w:val="24"/>
          <w:lang w:val="en-GB"/>
        </w:rPr>
        <w:t>in contexts similar to our roadkill risk</w:t>
      </w:r>
      <w:r w:rsidR="00727634">
        <w:rPr>
          <w:rFonts w:ascii="Times New Roman" w:hAnsi="Times New Roman" w:cs="Times New Roman"/>
          <w:iCs/>
          <w:sz w:val="24"/>
          <w:szCs w:val="24"/>
          <w:lang w:val="en-GB"/>
        </w:rPr>
        <w:t xml:space="preserve"> results</w:t>
      </w:r>
      <w:r w:rsidR="00EC3367">
        <w:rPr>
          <w:rFonts w:ascii="Times New Roman" w:hAnsi="Times New Roman" w:cs="Times New Roman"/>
          <w:iCs/>
          <w:sz w:val="24"/>
          <w:szCs w:val="24"/>
          <w:lang w:val="en-GB"/>
        </w:rPr>
        <w:t xml:space="preserve">, </w:t>
      </w:r>
      <w:r w:rsidR="00727634">
        <w:rPr>
          <w:rFonts w:ascii="Times New Roman" w:hAnsi="Times New Roman" w:cs="Times New Roman"/>
          <w:iCs/>
          <w:sz w:val="24"/>
          <w:szCs w:val="24"/>
          <w:lang w:val="en-GB"/>
        </w:rPr>
        <w:t xml:space="preserve">in which </w:t>
      </w:r>
      <w:r w:rsidR="00EC3367">
        <w:rPr>
          <w:rFonts w:ascii="Times New Roman" w:hAnsi="Times New Roman" w:cs="Times New Roman"/>
          <w:iCs/>
          <w:sz w:val="24"/>
          <w:szCs w:val="24"/>
          <w:lang w:val="en-GB"/>
        </w:rPr>
        <w:t xml:space="preserve">mortality hotspots </w:t>
      </w:r>
      <w:r w:rsidR="004835BD">
        <w:rPr>
          <w:rFonts w:ascii="Times New Roman" w:hAnsi="Times New Roman" w:cs="Times New Roman"/>
          <w:iCs/>
          <w:sz w:val="24"/>
          <w:szCs w:val="24"/>
          <w:lang w:val="en-GB"/>
        </w:rPr>
        <w:t>seem to respond to</w:t>
      </w:r>
      <w:r w:rsidR="00EC3367">
        <w:rPr>
          <w:rFonts w:ascii="Times New Roman" w:hAnsi="Times New Roman" w:cs="Times New Roman"/>
          <w:iCs/>
          <w:sz w:val="24"/>
          <w:szCs w:val="24"/>
          <w:lang w:val="en-GB"/>
        </w:rPr>
        <w:t xml:space="preserve"> finer-grained determinants than the average regional pattern.</w:t>
      </w:r>
      <w:r w:rsidR="00EC3367">
        <w:rPr>
          <w:rFonts w:ascii="Times New Roman" w:hAnsi="Times New Roman" w:cs="Times New Roman"/>
          <w:iCs/>
          <w:sz w:val="24"/>
          <w:szCs w:val="24"/>
          <w:lang w:val="en-GB"/>
        </w:rPr>
        <w:t xml:space="preserve"> Hence, w</w:t>
      </w:r>
      <w:r w:rsidR="00D1560E">
        <w:rPr>
          <w:rFonts w:ascii="Times New Roman" w:hAnsi="Times New Roman" w:cs="Times New Roman"/>
          <w:iCs/>
          <w:sz w:val="24"/>
          <w:szCs w:val="24"/>
          <w:lang w:val="en-GB"/>
        </w:rPr>
        <w:t xml:space="preserve">e suggest that no model complexification </w:t>
      </w:r>
      <w:r w:rsidR="0036392E">
        <w:rPr>
          <w:rFonts w:ascii="Times New Roman" w:hAnsi="Times New Roman" w:cs="Times New Roman"/>
          <w:iCs/>
          <w:sz w:val="24"/>
          <w:szCs w:val="24"/>
          <w:lang w:val="en-GB"/>
        </w:rPr>
        <w:t xml:space="preserve">would </w:t>
      </w:r>
      <w:r w:rsidR="00D1560E">
        <w:rPr>
          <w:rFonts w:ascii="Times New Roman" w:hAnsi="Times New Roman" w:cs="Times New Roman"/>
          <w:iCs/>
          <w:sz w:val="24"/>
          <w:szCs w:val="24"/>
          <w:lang w:val="en-GB"/>
        </w:rPr>
        <w:t xml:space="preserve">really </w:t>
      </w:r>
      <w:r w:rsidR="0036392E">
        <w:rPr>
          <w:rFonts w:ascii="Times New Roman" w:hAnsi="Times New Roman" w:cs="Times New Roman"/>
          <w:iCs/>
          <w:sz w:val="24"/>
          <w:szCs w:val="24"/>
          <w:lang w:val="en-GB"/>
        </w:rPr>
        <w:t xml:space="preserve">be </w:t>
      </w:r>
      <w:r w:rsidR="00D1560E">
        <w:rPr>
          <w:rFonts w:ascii="Times New Roman" w:hAnsi="Times New Roman" w:cs="Times New Roman"/>
          <w:iCs/>
          <w:sz w:val="24"/>
          <w:szCs w:val="24"/>
          <w:lang w:val="en-GB"/>
        </w:rPr>
        <w:t xml:space="preserve">useful </w:t>
      </w:r>
      <w:r w:rsidR="00A61392">
        <w:rPr>
          <w:rFonts w:ascii="Times New Roman" w:hAnsi="Times New Roman" w:cs="Times New Roman"/>
          <w:iCs/>
          <w:sz w:val="24"/>
          <w:szCs w:val="24"/>
          <w:lang w:val="en-GB"/>
        </w:rPr>
        <w:t>if not associated with improvement in data collection</w:t>
      </w:r>
      <w:r w:rsidR="00E301C8">
        <w:rPr>
          <w:rFonts w:ascii="Times New Roman" w:hAnsi="Times New Roman" w:cs="Times New Roman"/>
          <w:iCs/>
          <w:sz w:val="24"/>
          <w:szCs w:val="24"/>
          <w:lang w:val="en-GB"/>
        </w:rPr>
        <w:t xml:space="preserve"> in the prospect </w:t>
      </w:r>
      <w:r w:rsidR="00A61392">
        <w:rPr>
          <w:rFonts w:ascii="Times New Roman" w:hAnsi="Times New Roman" w:cs="Times New Roman"/>
          <w:iCs/>
          <w:sz w:val="24"/>
          <w:szCs w:val="24"/>
          <w:lang w:val="en-GB"/>
        </w:rPr>
        <w:t>of building integrated risk models</w:t>
      </w:r>
      <w:r w:rsidR="0020484C">
        <w:rPr>
          <w:rFonts w:ascii="Times New Roman" w:hAnsi="Times New Roman" w:cs="Times New Roman"/>
          <w:iCs/>
          <w:sz w:val="24"/>
          <w:szCs w:val="24"/>
          <w:lang w:val="en-GB"/>
        </w:rPr>
        <w:t xml:space="preserve">. </w:t>
      </w:r>
      <w:r w:rsidR="001724CA">
        <w:rPr>
          <w:rFonts w:ascii="Times New Roman" w:hAnsi="Times New Roman" w:cs="Times New Roman"/>
          <w:iCs/>
          <w:sz w:val="24"/>
          <w:szCs w:val="24"/>
          <w:lang w:val="en-GB"/>
        </w:rPr>
        <w:t xml:space="preserve">Furthermore, </w:t>
      </w:r>
      <w:r w:rsidR="00C720D7">
        <w:rPr>
          <w:rFonts w:ascii="Times New Roman" w:hAnsi="Times New Roman" w:cs="Times New Roman"/>
          <w:iCs/>
          <w:sz w:val="24"/>
          <w:szCs w:val="24"/>
          <w:lang w:val="en-GB"/>
        </w:rPr>
        <w:t xml:space="preserve">quantitative </w:t>
      </w:r>
      <w:r w:rsidR="00CD46A0">
        <w:rPr>
          <w:rFonts w:ascii="Times New Roman" w:hAnsi="Times New Roman" w:cs="Times New Roman"/>
          <w:iCs/>
          <w:sz w:val="24"/>
          <w:szCs w:val="24"/>
          <w:lang w:val="en-GB"/>
        </w:rPr>
        <w:t xml:space="preserve">predictive assessment </w:t>
      </w:r>
      <w:r w:rsidR="00C720D7">
        <w:rPr>
          <w:rFonts w:ascii="Times New Roman" w:hAnsi="Times New Roman" w:cs="Times New Roman"/>
          <w:iCs/>
          <w:sz w:val="24"/>
          <w:szCs w:val="24"/>
          <w:lang w:val="en-GB"/>
        </w:rPr>
        <w:t xml:space="preserve">and </w:t>
      </w:r>
      <w:r w:rsidR="001724CA">
        <w:rPr>
          <w:rFonts w:ascii="Times New Roman" w:hAnsi="Times New Roman" w:cs="Times New Roman"/>
          <w:iCs/>
          <w:sz w:val="24"/>
          <w:szCs w:val="24"/>
          <w:lang w:val="en-GB"/>
        </w:rPr>
        <w:t>expert</w:t>
      </w:r>
      <w:r w:rsidR="00C720D7">
        <w:rPr>
          <w:rFonts w:ascii="Times New Roman" w:hAnsi="Times New Roman" w:cs="Times New Roman"/>
          <w:iCs/>
          <w:sz w:val="24"/>
          <w:szCs w:val="24"/>
          <w:lang w:val="en-GB"/>
        </w:rPr>
        <w:t xml:space="preserve">-based </w:t>
      </w:r>
      <w:r w:rsidR="00CD46A0">
        <w:rPr>
          <w:rFonts w:ascii="Times New Roman" w:hAnsi="Times New Roman" w:cs="Times New Roman"/>
          <w:iCs/>
          <w:sz w:val="24"/>
          <w:szCs w:val="24"/>
          <w:lang w:val="en-GB"/>
        </w:rPr>
        <w:t xml:space="preserve">advice </w:t>
      </w:r>
      <w:r w:rsidR="00C720D7">
        <w:rPr>
          <w:rFonts w:ascii="Times New Roman" w:hAnsi="Times New Roman" w:cs="Times New Roman"/>
          <w:iCs/>
          <w:sz w:val="24"/>
          <w:szCs w:val="24"/>
          <w:lang w:val="en-GB"/>
        </w:rPr>
        <w:t xml:space="preserve">are complementary and should be used in association </w:t>
      </w:r>
      <w:r w:rsidR="00CD46A0">
        <w:rPr>
          <w:rFonts w:ascii="Times New Roman" w:hAnsi="Times New Roman" w:cs="Times New Roman"/>
          <w:iCs/>
          <w:sz w:val="24"/>
          <w:szCs w:val="24"/>
          <w:lang w:val="en-GB"/>
        </w:rPr>
        <w:t xml:space="preserve">for model validation. </w:t>
      </w:r>
      <w:r w:rsidR="00E62773">
        <w:rPr>
          <w:rFonts w:ascii="Times New Roman" w:hAnsi="Times New Roman" w:cs="Times New Roman"/>
          <w:iCs/>
          <w:sz w:val="24"/>
          <w:szCs w:val="24"/>
          <w:lang w:val="en-GB"/>
        </w:rPr>
        <w:t xml:space="preserve">Beyond local experts’ knowledge of species distributions and their useful intuition on some spatial patterns, </w:t>
      </w:r>
      <w:r w:rsidR="001F502F">
        <w:rPr>
          <w:rFonts w:ascii="Times New Roman" w:hAnsi="Times New Roman" w:cs="Times New Roman"/>
          <w:iCs/>
          <w:sz w:val="24"/>
          <w:szCs w:val="24"/>
          <w:lang w:val="en-GB"/>
        </w:rPr>
        <w:t xml:space="preserve">involving them in the model building process increased the credibility of our predictions </w:t>
      </w:r>
      <w:r w:rsidR="00795DCB">
        <w:rPr>
          <w:rFonts w:ascii="Times New Roman" w:hAnsi="Times New Roman" w:cs="Times New Roman"/>
          <w:iCs/>
          <w:sz w:val="24"/>
          <w:szCs w:val="24"/>
          <w:lang w:val="en-GB"/>
        </w:rPr>
        <w:t xml:space="preserve">and acceptation of the underlying </w:t>
      </w:r>
      <w:r w:rsidR="001F502F">
        <w:rPr>
          <w:rFonts w:ascii="Times New Roman" w:hAnsi="Times New Roman" w:cs="Times New Roman"/>
          <w:iCs/>
          <w:sz w:val="24"/>
          <w:szCs w:val="24"/>
          <w:lang w:val="en-GB"/>
        </w:rPr>
        <w:t>technical complexity</w:t>
      </w:r>
      <w:r w:rsidR="008607FF">
        <w:rPr>
          <w:rFonts w:ascii="Times New Roman" w:hAnsi="Times New Roman" w:cs="Times New Roman"/>
          <w:iCs/>
          <w:sz w:val="24"/>
          <w:szCs w:val="24"/>
          <w:lang w:val="en-GB"/>
        </w:rPr>
        <w:t xml:space="preserve">. </w:t>
      </w:r>
      <w:r w:rsidR="00222D17">
        <w:rPr>
          <w:rFonts w:ascii="Times New Roman" w:hAnsi="Times New Roman" w:cs="Times New Roman"/>
          <w:iCs/>
          <w:sz w:val="24"/>
          <w:szCs w:val="24"/>
          <w:lang w:val="en-GB"/>
        </w:rPr>
        <w:t xml:space="preserve">As a whole, we suggest that biologically realistic modelling frameworks, such as the risk model presented here, are both a way to </w:t>
      </w:r>
      <w:r w:rsidR="00222D17">
        <w:rPr>
          <w:rFonts w:ascii="Times New Roman" w:hAnsi="Times New Roman" w:cs="Times New Roman"/>
          <w:iCs/>
          <w:sz w:val="24"/>
          <w:szCs w:val="24"/>
          <w:lang w:val="en-GB"/>
        </w:rPr>
        <w:lastRenderedPageBreak/>
        <w:t>improve transparency on results, identify possibilities and issues associated with opportunistic records and inform prioritization of protocoled data sampling</w:t>
      </w:r>
      <w:r w:rsidR="0060665C">
        <w:rPr>
          <w:rFonts w:ascii="Times New Roman" w:hAnsi="Times New Roman" w:cs="Times New Roman"/>
          <w:iCs/>
          <w:sz w:val="24"/>
          <w:szCs w:val="24"/>
          <w:lang w:val="en-GB"/>
        </w:rPr>
        <w:t xml:space="preserve"> for more operational biodiversity surveys</w:t>
      </w:r>
      <w:r w:rsidR="00222D17">
        <w:rPr>
          <w:rFonts w:ascii="Times New Roman" w:hAnsi="Times New Roman" w:cs="Times New Roman"/>
          <w:iCs/>
          <w:sz w:val="24"/>
          <w:szCs w:val="24"/>
          <w:lang w:val="en-GB"/>
        </w:rPr>
        <w:t>.</w:t>
      </w:r>
    </w:p>
    <w:p w14:paraId="545E0EB0" w14:textId="77777777" w:rsidR="00795DCB" w:rsidRPr="00393DB3" w:rsidRDefault="00795DCB" w:rsidP="00981A32">
      <w:pPr>
        <w:spacing w:line="480" w:lineRule="auto"/>
        <w:rPr>
          <w:rFonts w:ascii="Times New Roman" w:hAnsi="Times New Roman" w:cs="Times New Roman"/>
          <w:iCs/>
          <w:sz w:val="24"/>
          <w:szCs w:val="24"/>
          <w:lang w:val="en-GB"/>
        </w:rPr>
      </w:pPr>
    </w:p>
    <w:p w14:paraId="74BAD729" w14:textId="4A9CCD71" w:rsidR="002D4CB3" w:rsidRPr="00235BC3" w:rsidRDefault="007B352D" w:rsidP="00235BC3">
      <w:pPr>
        <w:spacing w:line="480" w:lineRule="auto"/>
        <w:rPr>
          <w:rFonts w:ascii="Times New Roman" w:hAnsi="Times New Roman" w:cs="Times New Roman"/>
          <w:b/>
          <w:bCs/>
          <w:iCs/>
          <w:sz w:val="24"/>
          <w:szCs w:val="24"/>
          <w:lang w:val="en-GB"/>
        </w:rPr>
      </w:pPr>
      <w:r>
        <w:rPr>
          <w:rFonts w:ascii="Times New Roman" w:hAnsi="Times New Roman" w:cs="Times New Roman"/>
          <w:b/>
          <w:bCs/>
          <w:iCs/>
          <w:sz w:val="24"/>
          <w:szCs w:val="24"/>
          <w:lang w:val="en-GB"/>
        </w:rPr>
        <w:t>Supporting Information</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Appendix SM1 :</w:t>
      </w:r>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242B0138" w14:textId="77777777" w:rsidR="00665201" w:rsidRPr="00665201" w:rsidRDefault="00CB23C6" w:rsidP="00665201">
      <w:pPr>
        <w:pStyle w:val="Bibliographie"/>
        <w:rPr>
          <w:lang w:val="en-GB"/>
        </w:rPr>
      </w:pPr>
      <w:r w:rsidRPr="00235BC3">
        <w:rPr>
          <w:b/>
          <w:sz w:val="24"/>
          <w:szCs w:val="24"/>
          <w:lang w:val="en-GB"/>
        </w:rPr>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665201" w:rsidRPr="00665201">
        <w:rPr>
          <w:lang w:val="en-GB"/>
        </w:rPr>
        <w:t>Ahmed, S. S., Cohen, J. and Anastasopoulos, P. C. 2021. A correlated random parameters with heterogeneity in means approach of deer-vehicle collisions and resulting injury-severities. - Anal. Methods Accid. Res. 30: 100160.</w:t>
      </w:r>
    </w:p>
    <w:p w14:paraId="20DA7AE4" w14:textId="77777777" w:rsidR="00665201" w:rsidRPr="00665201" w:rsidRDefault="00665201" w:rsidP="00665201">
      <w:pPr>
        <w:pStyle w:val="Bibliographie"/>
        <w:rPr>
          <w:lang w:val="en-GB"/>
        </w:rPr>
      </w:pPr>
      <w:r w:rsidRPr="00665201">
        <w:rPr>
          <w:lang w:val="en-GB"/>
        </w:rPr>
        <w:t>Altwegg, R. and Nichols, J. D. 2019. Occupancy models for citizen-science data. - Methods in Ecology and Evolution 10: 8–21.</w:t>
      </w:r>
    </w:p>
    <w:p w14:paraId="78A9437B" w14:textId="77777777" w:rsidR="00665201" w:rsidRPr="00665201" w:rsidRDefault="00665201" w:rsidP="00665201">
      <w:pPr>
        <w:pStyle w:val="Bibliographie"/>
        <w:rPr>
          <w:lang w:val="en-GB"/>
        </w:rPr>
      </w:pPr>
      <w:r w:rsidRPr="00665201">
        <w:rPr>
          <w:lang w:val="en-GB"/>
        </w:rPr>
        <w:t>Ascensão, F., Yogui, D. R., Alves, M. H., Alves, A. C., Abra, F. and Desbiez, A. L. J. 2021. Preventing wildlife roadkill can offset mitigation investments in short-medium term. - Biological Conservation 253: 108902.</w:t>
      </w:r>
    </w:p>
    <w:p w14:paraId="108ED0E7" w14:textId="77777777" w:rsidR="00665201" w:rsidRPr="00665201" w:rsidRDefault="00665201" w:rsidP="00665201">
      <w:pPr>
        <w:pStyle w:val="Bibliographie"/>
        <w:rPr>
          <w:lang w:val="en-GB"/>
        </w:rPr>
      </w:pPr>
      <w:r w:rsidRPr="00665201">
        <w:rPr>
          <w:lang w:val="en-GB"/>
        </w:rPr>
        <w:t>Baddeley, A., Rubak, E. and Turner, R. 2015. Spatial Point Patterns: Methodology and Applications with R. - Chapman and Hall/CRC.</w:t>
      </w:r>
    </w:p>
    <w:p w14:paraId="51F0F446" w14:textId="77777777" w:rsidR="00665201" w:rsidRPr="00665201" w:rsidRDefault="00665201" w:rsidP="00665201">
      <w:pPr>
        <w:pStyle w:val="Bibliographie"/>
        <w:rPr>
          <w:lang w:val="en-GB"/>
        </w:rPr>
      </w:pPr>
      <w:r w:rsidRPr="00665201">
        <w:rPr>
          <w:lang w:val="en-GB"/>
        </w:rPr>
        <w:t>Bakka, H., Vanhatalo, J., Illian, J. B., Simpson, D. and Rue, H. 2019. Non-stationary Gaussian models with physical barriers. - Spatial Statistics 29: 268–288.</w:t>
      </w:r>
    </w:p>
    <w:p w14:paraId="23D810C6" w14:textId="77777777" w:rsidR="00665201" w:rsidRPr="00665201" w:rsidRDefault="00665201" w:rsidP="00665201">
      <w:pPr>
        <w:pStyle w:val="Bibliographie"/>
        <w:rPr>
          <w:lang w:val="en-GB"/>
        </w:rPr>
      </w:pPr>
      <w:r w:rsidRPr="00665201">
        <w:rPr>
          <w:lang w:val="en-GB"/>
        </w:rPr>
        <w:t>Balčiauskas, L., Kučas, A. and Balčiauskienė, L. 2025. A Review of Wildlife–Vehicle Collisions: A Multidisciplinary Path to Sustainable Transportation and Wildlife Protection. - Sustainability 17: 4644.</w:t>
      </w:r>
    </w:p>
    <w:p w14:paraId="3308529F" w14:textId="77777777" w:rsidR="00665201" w:rsidRPr="00665201" w:rsidRDefault="00665201" w:rsidP="00665201">
      <w:pPr>
        <w:pStyle w:val="Bibliographie"/>
        <w:rPr>
          <w:lang w:val="en-GB"/>
        </w:rPr>
      </w:pPr>
      <w:r w:rsidRPr="00665201">
        <w:rPr>
          <w:lang w:val="en-GB"/>
        </w:rPr>
        <w:t>Bénard, A., Bonenfant, C. and Lengagne, T. 2024. Traffic and weather influence on small wildlife carcass persistence time on roads. - Transportation Research Part D: Transport and Environment 126: 104012.</w:t>
      </w:r>
    </w:p>
    <w:p w14:paraId="61567DAB" w14:textId="77777777" w:rsidR="00665201" w:rsidRPr="00665201" w:rsidRDefault="00665201" w:rsidP="00665201">
      <w:pPr>
        <w:pStyle w:val="Bibliographie"/>
        <w:rPr>
          <w:lang w:val="en-GB"/>
        </w:rPr>
      </w:pPr>
      <w:r w:rsidRPr="00665201">
        <w:rPr>
          <w:lang w:val="en-GB"/>
        </w:rPr>
        <w:t>Benitez-Lopez, A., Alkemade, R. and Verweij, P. A. 2010. The impacts of roads and other infrastructure on mammal and bird populations: a meta analysis. - Biological Conservation 143: 1307–1316.</w:t>
      </w:r>
    </w:p>
    <w:p w14:paraId="4E1FF624" w14:textId="77777777" w:rsidR="00665201" w:rsidRPr="00665201" w:rsidRDefault="00665201" w:rsidP="00665201">
      <w:pPr>
        <w:pStyle w:val="Bibliographie"/>
        <w:rPr>
          <w:lang w:val="en-GB"/>
        </w:rPr>
      </w:pPr>
      <w:r w:rsidRPr="00665201">
        <w:rPr>
          <w:lang w:val="en-GB"/>
        </w:rPr>
        <w:t>Benítez-López, A., Alkemade, R. and Verweij, P. A. 2010. The impacts of roads and other infrastructure on mammal and bird populations: A meta-analysis. - Biological Conservation 143: 1307–1316.</w:t>
      </w:r>
    </w:p>
    <w:p w14:paraId="3B32A7EF" w14:textId="77777777" w:rsidR="00665201" w:rsidRPr="00665201" w:rsidRDefault="00665201" w:rsidP="00665201">
      <w:pPr>
        <w:pStyle w:val="Bibliographie"/>
        <w:rPr>
          <w:lang w:val="en-GB"/>
        </w:rPr>
      </w:pPr>
      <w:r w:rsidRPr="00665201">
        <w:rPr>
          <w:lang w:val="en-GB"/>
        </w:rPr>
        <w:t>Bissonette, J. A. and Kassar, C. A. 2008. Locations of deer–vehicle collisions are unrelated to traffic volume or posted speed limit. - Human-Wildlife Conflicts 2: 122–130.</w:t>
      </w:r>
    </w:p>
    <w:p w14:paraId="21614209" w14:textId="77777777" w:rsidR="00665201" w:rsidRPr="00665201" w:rsidRDefault="00665201" w:rsidP="00665201">
      <w:pPr>
        <w:pStyle w:val="Bibliographie"/>
        <w:rPr>
          <w:lang w:val="en-GB"/>
        </w:rPr>
      </w:pPr>
      <w:r w:rsidRPr="00665201">
        <w:rPr>
          <w:lang w:val="en-GB"/>
        </w:rPr>
        <w:lastRenderedPageBreak/>
        <w:t>Boyle, S. P., Litzgus, J. D. and Lesbarrères, D. 2017. Comparison of road surveys and circuit theory to predict hotspot locations for implementing road-effect mitigation. - Biodivers Conserv 26: 3445–3463.</w:t>
      </w:r>
    </w:p>
    <w:p w14:paraId="2B2F0E51" w14:textId="77777777" w:rsidR="00665201" w:rsidRPr="00665201" w:rsidRDefault="00665201" w:rsidP="00665201">
      <w:pPr>
        <w:pStyle w:val="Bibliographie"/>
        <w:rPr>
          <w:lang w:val="en-GB"/>
        </w:rPr>
      </w:pPr>
      <w:r w:rsidRPr="00665201">
        <w:rPr>
          <w:lang w:val="en-GB"/>
        </w:rPr>
        <w:t>Coulson, G. and Bender, H. 2019. Roadkill mitigation is paved with good intentions: a critique of Fox et al. (2019). - Aust. Mammalogy 42: 122–130.</w:t>
      </w:r>
    </w:p>
    <w:p w14:paraId="4744F1FF" w14:textId="77777777" w:rsidR="00665201" w:rsidRPr="00665201" w:rsidRDefault="00665201" w:rsidP="00665201">
      <w:pPr>
        <w:pStyle w:val="Bibliographie"/>
        <w:rPr>
          <w:lang w:val="en-GB"/>
        </w:rPr>
      </w:pPr>
      <w:r w:rsidRPr="00665201">
        <w:rPr>
          <w:lang w:val="en-GB"/>
        </w:rPr>
        <w:t>De Solan, T., Renner, I., Cheylan, M., Geniez, P. and Barnagaud, J.-Y. 2019. Opportunistic records reveal Mediterranean reptiles’ scale-dependent responses to anthropogenic land use. - Ecography 42: 608–620.</w:t>
      </w:r>
    </w:p>
    <w:p w14:paraId="3B04A2CC" w14:textId="77777777" w:rsidR="00665201" w:rsidRPr="00665201" w:rsidRDefault="00665201" w:rsidP="00665201">
      <w:pPr>
        <w:pStyle w:val="Bibliographie"/>
        <w:rPr>
          <w:lang w:val="en-GB"/>
        </w:rPr>
      </w:pPr>
      <w:r w:rsidRPr="00665201">
        <w:rPr>
          <w:lang w:val="en-GB"/>
        </w:rPr>
        <w:t>Denneboom, D., Bar-Massada, A. and Shwartz, A. 2024. Wildlife mortality risk posed by high and low traffic roads. - Conservation Biology 38: e14159.</w:t>
      </w:r>
    </w:p>
    <w:p w14:paraId="3BE639D0" w14:textId="77777777" w:rsidR="00665201" w:rsidRPr="00665201" w:rsidRDefault="00665201" w:rsidP="00665201">
      <w:pPr>
        <w:pStyle w:val="Bibliographie"/>
        <w:rPr>
          <w:lang w:val="en-GB"/>
        </w:rPr>
      </w:pPr>
      <w:r w:rsidRPr="00665201">
        <w:rPr>
          <w:lang w:val="en-GB"/>
        </w:rPr>
        <w:t>Dobson, A. D. M., Milner-Gulland, E. J., Aebischer, N. J., Beale, C. M., Brozovic, R., Coals, P., Critchlow, R., Dancer, A., Greve, M., Hinsley, A., Ibbett, H., Johnston, A., Kuiper, T., Le Comber, S., Mahood, S. P., Moore, J. F., Nilsen, E. B., Pocock, M. J. O., Quinn, A., Travers, H., Wilfred, P., Wright, J. and Keane, A. 2020. Making Messy Data Work for Conservation. - One Earth 2: 455–465.</w:t>
      </w:r>
    </w:p>
    <w:p w14:paraId="0A44A1E7" w14:textId="77777777" w:rsidR="00665201" w:rsidRPr="00665201" w:rsidRDefault="00665201" w:rsidP="00665201">
      <w:pPr>
        <w:pStyle w:val="Bibliographie"/>
        <w:rPr>
          <w:lang w:val="en-GB"/>
        </w:rPr>
      </w:pPr>
      <w:r w:rsidRPr="00665201">
        <w:rPr>
          <w:lang w:val="en-GB"/>
        </w:rPr>
        <w:t>Fabrizio, M., Di Febbraro, M., D’Amico, M., Frate, L., Roscioni, F. and Loy, A. 2019. Habitat suitability vs landscape connectivity determining roadkill risk at a regional scale: a case study on European badger (Meles meles). - Eur J Wildl Res 65: 7.</w:t>
      </w:r>
    </w:p>
    <w:p w14:paraId="0603DD62" w14:textId="77777777" w:rsidR="00665201" w:rsidRPr="00665201" w:rsidRDefault="00665201" w:rsidP="00665201">
      <w:pPr>
        <w:pStyle w:val="Bibliographie"/>
        <w:rPr>
          <w:lang w:val="en-GB"/>
        </w:rPr>
      </w:pPr>
      <w:r w:rsidRPr="00665201">
        <w:rPr>
          <w:lang w:val="en-GB"/>
        </w:rPr>
        <w:t>Forman, R. T. T. and Alexander, L. E. 1998. Roads and Their Major Ecological Effects. - Annual Review of Ecology and Systematics 29: 207-C2.</w:t>
      </w:r>
    </w:p>
    <w:p w14:paraId="5D50B07F" w14:textId="77777777" w:rsidR="00665201" w:rsidRPr="00665201" w:rsidRDefault="00665201" w:rsidP="00665201">
      <w:pPr>
        <w:pStyle w:val="Bibliographie"/>
        <w:rPr>
          <w:lang w:val="en-GB"/>
        </w:rPr>
      </w:pPr>
      <w:r w:rsidRPr="0066520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7B8FE54E" w14:textId="77777777" w:rsidR="00665201" w:rsidRPr="00665201" w:rsidRDefault="00665201" w:rsidP="00665201">
      <w:pPr>
        <w:pStyle w:val="Bibliographie"/>
        <w:rPr>
          <w:lang w:val="en-GB"/>
        </w:rPr>
      </w:pPr>
      <w:r w:rsidRPr="00665201">
        <w:rPr>
          <w:lang w:val="en-GB"/>
        </w:rPr>
        <w:t>Geurts, E. M., Reynolds, J. D. and Starzomski, B. M. 2023. Turning observations into biodiversity data: Broadscale spatial biases in community science. - Ecosphere 14: e4582.</w:t>
      </w:r>
    </w:p>
    <w:p w14:paraId="5A5CD420" w14:textId="77777777" w:rsidR="00665201" w:rsidRPr="00665201" w:rsidRDefault="00665201" w:rsidP="00665201">
      <w:pPr>
        <w:pStyle w:val="Bibliographie"/>
        <w:rPr>
          <w:lang w:val="en-GB"/>
        </w:rPr>
      </w:pPr>
      <w:r w:rsidRPr="00665201">
        <w:rPr>
          <w:lang w:val="en-GB"/>
        </w:rPr>
        <w:t>Gkritza, K., Baird, M. and Hans, Z. N. 2010. Deer-vehicle collisions, deer density, and land use in Iowa’s urban deer herd management zones. - Accident Analysis &amp; Prevention 42: 1916–1925.</w:t>
      </w:r>
    </w:p>
    <w:p w14:paraId="3642B3F4" w14:textId="77777777" w:rsidR="00665201" w:rsidRPr="00665201" w:rsidRDefault="00665201" w:rsidP="00665201">
      <w:pPr>
        <w:pStyle w:val="Bibliographie"/>
        <w:rPr>
          <w:lang w:val="en-GB"/>
        </w:rPr>
      </w:pPr>
      <w:r w:rsidRPr="00665201">
        <w:rPr>
          <w:lang w:val="en-GB"/>
        </w:rPr>
        <w:t>González-Suárez, M., Zanchetta Ferreira, F. and Grilo, C. 2018. Spatial and species-level predictions of road mortality risk using trait data. - Global Ecology and Biogeography 27: 1093–1105.</w:t>
      </w:r>
    </w:p>
    <w:p w14:paraId="37FE79CC" w14:textId="77777777" w:rsidR="00665201" w:rsidRPr="00665201" w:rsidRDefault="00665201" w:rsidP="00665201">
      <w:pPr>
        <w:pStyle w:val="Bibliographie"/>
        <w:rPr>
          <w:lang w:val="en-GB"/>
        </w:rPr>
      </w:pPr>
      <w:r w:rsidRPr="00665201">
        <w:rPr>
          <w:lang w:val="en-GB"/>
        </w:rPr>
        <w:t>Grilo, C., Ferreira, F. Z. and Revilla, E. 2015. No evidence of a threshold in traffic volume affecting road-kill mortality at a large spatio-temporal scale. - Environmental Impact Assessment Review 55: 54–58.</w:t>
      </w:r>
    </w:p>
    <w:p w14:paraId="38935F00" w14:textId="77777777" w:rsidR="00665201" w:rsidRPr="00665201" w:rsidRDefault="00665201" w:rsidP="00665201">
      <w:pPr>
        <w:pStyle w:val="Bibliographie"/>
        <w:rPr>
          <w:lang w:val="en-GB"/>
        </w:rPr>
      </w:pPr>
      <w:r w:rsidRPr="00665201">
        <w:rPr>
          <w:lang w:val="en-GB"/>
        </w:rPr>
        <w:t>Grilo, C., Koroleva, E., Andrášik, R., Bíl, M. and González‐Suárez, M. 2020. Roadkill risk and population vulnerability in European birds and mammals. - Frontiers in Ecology and the Environment 18: 323–328.</w:t>
      </w:r>
    </w:p>
    <w:p w14:paraId="08B05F51" w14:textId="77777777" w:rsidR="00665201" w:rsidRPr="00665201" w:rsidRDefault="00665201" w:rsidP="00665201">
      <w:pPr>
        <w:pStyle w:val="Bibliographie"/>
        <w:rPr>
          <w:lang w:val="en-GB"/>
        </w:rPr>
      </w:pPr>
      <w:r w:rsidRPr="0066520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71455182" w14:textId="77777777" w:rsidR="00665201" w:rsidRPr="00665201" w:rsidRDefault="00665201" w:rsidP="00665201">
      <w:pPr>
        <w:pStyle w:val="Bibliographie"/>
        <w:rPr>
          <w:lang w:val="en-GB"/>
        </w:rPr>
      </w:pPr>
      <w:r w:rsidRPr="00665201">
        <w:rPr>
          <w:lang w:val="en-GB"/>
        </w:rPr>
        <w:lastRenderedPageBreak/>
        <w:t>Grilo, C., Neves, T., Bates, J., le Roux, A., Medrano-Vizcaíno, P., Quaranta, M., Silva, I., Soanes, K. and Wang, Y. 2025. Global Roadkill Data: a dataset on terrestrial vertebrate mortality caused by collision with vehicles. - Sci Data 12: 505.</w:t>
      </w:r>
    </w:p>
    <w:p w14:paraId="0B54D314" w14:textId="77777777" w:rsidR="00665201" w:rsidRPr="00665201" w:rsidRDefault="00665201" w:rsidP="00665201">
      <w:pPr>
        <w:pStyle w:val="Bibliographie"/>
        <w:rPr>
          <w:lang w:val="en-GB"/>
        </w:rPr>
      </w:pPr>
      <w:r w:rsidRPr="00665201">
        <w:rPr>
          <w:lang w:val="en-GB"/>
        </w:rPr>
        <w:t>Guisan, A. 2017. Habitat Suitability and Distribution Models. - Cambridge University Press.</w:t>
      </w:r>
    </w:p>
    <w:p w14:paraId="50325AA4" w14:textId="77777777" w:rsidR="00665201" w:rsidRPr="00665201" w:rsidRDefault="00665201" w:rsidP="00665201">
      <w:pPr>
        <w:pStyle w:val="Bibliographie"/>
        <w:rPr>
          <w:lang w:val="en-GB"/>
        </w:rPr>
      </w:pPr>
      <w:r w:rsidRPr="00665201">
        <w:rPr>
          <w:lang w:val="en-GB"/>
        </w:rPr>
        <w:t>Gunson, K. E., Mountrakis, G. and Quackenbush, L. J. 2011. Spatial wildlife-vehicle collision models: A review of current work and its application to transportation mitigation projects. - Journal of Environmental Management 92: 1074–1082.</w:t>
      </w:r>
    </w:p>
    <w:p w14:paraId="36CC1E25" w14:textId="77777777" w:rsidR="00665201" w:rsidRPr="00665201" w:rsidRDefault="00665201" w:rsidP="00665201">
      <w:pPr>
        <w:pStyle w:val="Bibliographie"/>
        <w:rPr>
          <w:lang w:val="en-GB"/>
        </w:rPr>
      </w:pPr>
      <w:r w:rsidRPr="00665201">
        <w:rPr>
          <w:lang w:val="en-GB"/>
        </w:rPr>
        <w:t>Gurumurthy, K. M., Bansal, P., Kockelman, K. M. and Li, Z. 2022. Modelling animal-vehicle collision counts across large networks using a Bayesian hierarchical model with time-varying parameters. - Anal. Methods Accid. Res. 36: 100231.</w:t>
      </w:r>
    </w:p>
    <w:p w14:paraId="4FAD3FBE" w14:textId="77777777" w:rsidR="00665201" w:rsidRPr="00665201" w:rsidRDefault="00665201" w:rsidP="00665201">
      <w:pPr>
        <w:pStyle w:val="Bibliographie"/>
        <w:rPr>
          <w:lang w:val="en-GB"/>
        </w:rPr>
      </w:pPr>
      <w:r w:rsidRPr="00665201">
        <w:rPr>
          <w:lang w:val="en-GB"/>
        </w:rPr>
        <w:t>Ha, H. and Shilling, F. 2018. Modelling potential wildlife-vehicle collisions (WVC) locations using environmental factors and human population density: A case-study from 3 state highways in Central California. - Ecol. Inform. 43: 212–221.</w:t>
      </w:r>
    </w:p>
    <w:p w14:paraId="44732EBF" w14:textId="77777777" w:rsidR="00665201" w:rsidRPr="00665201" w:rsidRDefault="00665201" w:rsidP="00665201">
      <w:pPr>
        <w:pStyle w:val="Bibliographie"/>
        <w:rPr>
          <w:lang w:val="en-GB"/>
        </w:rPr>
      </w:pPr>
      <w:r w:rsidRPr="00665201">
        <w:rPr>
          <w:lang w:val="en-GB"/>
        </w:rPr>
        <w:t>Haddad, N. M. 2015. Corridors for people, corridors for nature. - Science 350: 1166–1167.</w:t>
      </w:r>
    </w:p>
    <w:p w14:paraId="11D51D3F" w14:textId="77777777" w:rsidR="00665201" w:rsidRPr="00665201" w:rsidRDefault="00665201" w:rsidP="00665201">
      <w:pPr>
        <w:pStyle w:val="Bibliographie"/>
        <w:rPr>
          <w:lang w:val="en-GB"/>
        </w:rPr>
      </w:pPr>
      <w:r w:rsidRPr="00665201">
        <w:rPr>
          <w:lang w:val="en-GB"/>
        </w:rPr>
        <w:t>Hortal, J., de Bello, F., Diniz-Filho, J. A. F., Lewinsohn, T. M., Lobo, J. M. and Ladle, R. J. 2015. Seven Shortfalls that Beset Large-Scale Knowledge of Biodiversity. - Annual Review of Ecology, Evolution, and Systematics 46: 523–549.</w:t>
      </w:r>
    </w:p>
    <w:p w14:paraId="37CFB4C8" w14:textId="77777777" w:rsidR="00665201" w:rsidRPr="00665201" w:rsidRDefault="00665201" w:rsidP="00665201">
      <w:pPr>
        <w:pStyle w:val="Bibliographie"/>
        <w:rPr>
          <w:lang w:val="en-GB"/>
        </w:rPr>
      </w:pPr>
      <w:r w:rsidRPr="00665201">
        <w:rPr>
          <w:lang w:val="en-GB"/>
        </w:rPr>
        <w:t>Isaac, N. J. B., van Strien, A. J., August, T. A., de Zeeuw, M. P. and Roy, D. B. 2014. Statistics for citizen science: extracting signals of change from noisy ecological data. - Methods Ecol Evol 5: 1052–1060.</w:t>
      </w:r>
    </w:p>
    <w:p w14:paraId="36572DA8" w14:textId="77777777" w:rsidR="00665201" w:rsidRPr="00665201" w:rsidRDefault="00665201" w:rsidP="00665201">
      <w:pPr>
        <w:pStyle w:val="Bibliographie"/>
        <w:rPr>
          <w:lang w:val="en-GB"/>
        </w:rPr>
      </w:pPr>
      <w:r w:rsidRPr="00665201">
        <w:rPr>
          <w:lang w:val="en-GB"/>
        </w:rPr>
        <w:t>Jackson, N. D. and Fahrig, L. 2011. Relative effects of road mortality and decreased connectivity on population genetic diversity. - Biological Conservation 144: 3143–3148.</w:t>
      </w:r>
    </w:p>
    <w:p w14:paraId="497F4712" w14:textId="77777777" w:rsidR="00665201" w:rsidRPr="00665201" w:rsidRDefault="00665201" w:rsidP="00665201">
      <w:pPr>
        <w:pStyle w:val="Bibliographie"/>
        <w:rPr>
          <w:lang w:val="en-GB"/>
        </w:rPr>
      </w:pPr>
      <w:r w:rsidRPr="00665201">
        <w:rPr>
          <w:lang w:val="en-GB"/>
        </w:rPr>
        <w:t>Kang, W., Minor, E. S., Woo, D., Lee, D. and Park, C.-R. 2016. Forest mammal roadkills as related to habitat connectivity in protected areas. - Biodivers Conserv 25: 2673–2686.</w:t>
      </w:r>
    </w:p>
    <w:p w14:paraId="32D64A7E" w14:textId="77777777" w:rsidR="00665201" w:rsidRPr="00665201" w:rsidRDefault="00665201" w:rsidP="00665201">
      <w:pPr>
        <w:pStyle w:val="Bibliographie"/>
        <w:rPr>
          <w:lang w:val="en-GB"/>
        </w:rPr>
      </w:pPr>
      <w:r w:rsidRPr="00665201">
        <w:rPr>
          <w:lang w:val="en-GB"/>
        </w:rPr>
        <w:t>Keane, A., Jones, J. P. G. and Milner-Gulland, E. J. 2011. Encounter data in resource management and ecology: pitfalls and possibilities. - Journal of Applied Ecology 48: 1164–1173.</w:t>
      </w:r>
    </w:p>
    <w:p w14:paraId="61F48C27" w14:textId="77777777" w:rsidR="00665201" w:rsidRPr="00665201" w:rsidRDefault="00665201" w:rsidP="00665201">
      <w:pPr>
        <w:pStyle w:val="Bibliographie"/>
        <w:rPr>
          <w:lang w:val="en-GB"/>
        </w:rPr>
      </w:pPr>
      <w:r w:rsidRPr="00665201">
        <w:rPr>
          <w:lang w:val="en-GB"/>
        </w:rPr>
        <w:t>Kušta, T., Keken, Z., Ježek, M., Holá, M. and Šmíd, P. 2017. The effect of traffic intensity and animal activity on probability of ungulate-vehicle collisions in the Czech Republic. - Safety Science 91: 105–113.</w:t>
      </w:r>
    </w:p>
    <w:p w14:paraId="7DB19FD6" w14:textId="77777777" w:rsidR="00665201" w:rsidRPr="00665201" w:rsidRDefault="00665201" w:rsidP="00665201">
      <w:pPr>
        <w:pStyle w:val="Bibliographie"/>
        <w:rPr>
          <w:lang w:val="en-GB"/>
        </w:rPr>
      </w:pPr>
      <w:r w:rsidRPr="00665201">
        <w:rPr>
          <w:lang w:val="en-GB"/>
        </w:rPr>
        <w:t>Laube, P., Ratnaweera, N., Wróbel, A., Kaelin, I., Stephani, A., Reifler-Baechtiger, M., Graf, R. F. and Suter, S. 2023. Analysing and predicting wildlife–vehicle collision hotspots for the Swiss road network. - Landsc Ecol 38: 1765–1783.</w:t>
      </w:r>
    </w:p>
    <w:p w14:paraId="224DD59F" w14:textId="77777777" w:rsidR="00665201" w:rsidRPr="00665201" w:rsidRDefault="00665201" w:rsidP="00665201">
      <w:pPr>
        <w:pStyle w:val="Bibliographie"/>
        <w:rPr>
          <w:lang w:val="en-GB"/>
        </w:rPr>
      </w:pPr>
      <w:r w:rsidRPr="00665201">
        <w:rPr>
          <w:lang w:val="en-GB"/>
        </w:rPr>
        <w:t>Laurance, W. F. and Balmford, A. 2013. A global map for road building. - Nature 495: 308–309.</w:t>
      </w:r>
    </w:p>
    <w:p w14:paraId="1F08F86D" w14:textId="77777777" w:rsidR="00665201" w:rsidRPr="00665201" w:rsidRDefault="00665201" w:rsidP="00665201">
      <w:pPr>
        <w:pStyle w:val="Bibliographie"/>
        <w:rPr>
          <w:lang w:val="en-GB"/>
        </w:rPr>
      </w:pPr>
      <w:r>
        <w:t xml:space="preserve">Lima Santos, R. A., Santos, S. M., Santos-Reis, M., de Figueiredo, A. P., Bager, A., Aguiar, L. M. S. and Ascensao, F. 2016. </w:t>
      </w:r>
      <w:r w:rsidRPr="00665201">
        <w:rPr>
          <w:lang w:val="en-GB"/>
        </w:rPr>
        <w:t>Carcass Persistence and Detectability: Reducing the Uncertainty Surrounding Wildlife-Vehicle Collision Surveys. - PLoS One 11: e0165608.</w:t>
      </w:r>
    </w:p>
    <w:p w14:paraId="362F21E6" w14:textId="77777777" w:rsidR="00665201" w:rsidRPr="00665201" w:rsidRDefault="00665201" w:rsidP="00665201">
      <w:pPr>
        <w:pStyle w:val="Bibliographie"/>
        <w:rPr>
          <w:lang w:val="en-GB"/>
        </w:rPr>
      </w:pPr>
      <w:r w:rsidRPr="00665201">
        <w:rPr>
          <w:lang w:val="en-GB"/>
        </w:rPr>
        <w:lastRenderedPageBreak/>
        <w:t>Lindgren, F., Rue, H. and Lindström, J. 2011. An explicit link between Gaussian fields and Gaussian Markov random fields: the stochastic partial differential equation approach. - Journal of the Royal Statistical Society: Series B (Statistical Methodology) 73: 423–498.</w:t>
      </w:r>
    </w:p>
    <w:p w14:paraId="49344627" w14:textId="77777777" w:rsidR="00665201" w:rsidRPr="00665201" w:rsidRDefault="00665201" w:rsidP="00665201">
      <w:pPr>
        <w:pStyle w:val="Bibliographie"/>
        <w:rPr>
          <w:lang w:val="en-GB"/>
        </w:rPr>
      </w:pPr>
      <w:r w:rsidRPr="00665201">
        <w:rPr>
          <w:lang w:val="en-GB"/>
        </w:rPr>
        <w:t>Mair, L. and Ruete, A. 2016. Explaining Spatial Variation in the Recording Effort of Citizen Science Data across Multiple Taxa. - PLOS ONE 11: e0147796.</w:t>
      </w:r>
    </w:p>
    <w:p w14:paraId="75741896" w14:textId="77777777" w:rsidR="00665201" w:rsidRPr="00665201" w:rsidRDefault="00665201" w:rsidP="00665201">
      <w:pPr>
        <w:pStyle w:val="Bibliographie"/>
        <w:rPr>
          <w:lang w:val="en-GB"/>
        </w:rPr>
      </w:pPr>
      <w:r w:rsidRPr="00665201">
        <w:rPr>
          <w:lang w:val="en-GB"/>
        </w:rPr>
        <w:t>Malo, J. E., Suárez, F. and Díez, A. 2004. Can we mitigate animal–vehicle accidents using predictive models? - Journal of Applied Ecology 41: 701–710.</w:t>
      </w:r>
    </w:p>
    <w:p w14:paraId="01E02B35" w14:textId="77777777" w:rsidR="00665201" w:rsidRPr="00665201" w:rsidRDefault="00665201" w:rsidP="00665201">
      <w:pPr>
        <w:pStyle w:val="Bibliographie"/>
        <w:rPr>
          <w:lang w:val="en-GB"/>
        </w:rPr>
      </w:pPr>
      <w:r w:rsidRPr="00665201">
        <w:rPr>
          <w:lang w:val="en-GB"/>
        </w:rPr>
        <w:t>Martins, T., Rodrigues Freitas, S., Lupinetti-Cunha, A., Semensatto, D. and Hardt, E. 2024. Combining roadkill hotspots and landscape features to guide mitigation measures on highways. - Journal for Nature Conservation 82: 126738.</w:t>
      </w:r>
    </w:p>
    <w:p w14:paraId="0FE63559" w14:textId="77777777" w:rsidR="00665201" w:rsidRPr="00665201" w:rsidRDefault="00665201" w:rsidP="00665201">
      <w:pPr>
        <w:pStyle w:val="Bibliographie"/>
        <w:rPr>
          <w:lang w:val="en-GB"/>
        </w:rPr>
      </w:pPr>
      <w:r w:rsidRPr="00665201">
        <w:rPr>
          <w:lang w:val="en-GB"/>
        </w:rPr>
        <w:t>Meijer, J. R., Huijbregts, M. A. J., Schotten, K. C. G. J. and Schipper, A. M. 2018. Global patterns of current and future road infrastructure. - Environ. Res. Lett. 13: 064006.</w:t>
      </w:r>
    </w:p>
    <w:p w14:paraId="0D994771" w14:textId="77777777" w:rsidR="00665201" w:rsidRPr="00665201" w:rsidRDefault="00665201" w:rsidP="00665201">
      <w:pPr>
        <w:pStyle w:val="Bibliographie"/>
        <w:rPr>
          <w:lang w:val="en-GB"/>
        </w:rPr>
      </w:pPr>
      <w:r w:rsidRPr="00665201">
        <w:rPr>
          <w:lang w:val="en-GB"/>
        </w:rPr>
        <w:t>Møller, J., Syversveen, A. R. and Waagepetersen, R. P. 1998. Log Gaussian Cox Processes. - Scandinavian Journal of Statistics 25: 451–482.</w:t>
      </w:r>
    </w:p>
    <w:p w14:paraId="4C5675B1" w14:textId="77777777" w:rsidR="00665201" w:rsidRPr="00665201" w:rsidRDefault="00665201" w:rsidP="00665201">
      <w:pPr>
        <w:pStyle w:val="Bibliographie"/>
        <w:rPr>
          <w:lang w:val="en-GB"/>
        </w:rPr>
      </w:pPr>
      <w:r w:rsidRPr="00665201">
        <w:rPr>
          <w:lang w:val="en-GB"/>
        </w:rPr>
        <w:t>Morelli, F., Benedetti, Y. and Delgado, J. D. 2020. A forecasting map of avian roadkill-risk in Europe: A tool to identify potential hotspots. - Biological Conservation 249: 108729.</w:t>
      </w:r>
    </w:p>
    <w:p w14:paraId="2BEDF79F" w14:textId="77777777" w:rsidR="00665201" w:rsidRPr="00665201" w:rsidRDefault="00665201" w:rsidP="00665201">
      <w:pPr>
        <w:pStyle w:val="Bibliographie"/>
        <w:rPr>
          <w:lang w:val="en-GB"/>
        </w:rPr>
      </w:pPr>
      <w:r w:rsidRPr="00665201">
        <w:rPr>
          <w:lang w:val="en-GB"/>
        </w:rPr>
        <w:t>Pinto, T., Santos, S. M., Mira, A. and Sillero, N. 2023. Importance of water availability for amphibian roadkill in a mediterranean landscape. - Biodivers. Conserv. 32: 2513–2537.</w:t>
      </w:r>
    </w:p>
    <w:p w14:paraId="63414CF3" w14:textId="77777777" w:rsidR="00665201" w:rsidRPr="00665201" w:rsidRDefault="00665201" w:rsidP="00665201">
      <w:pPr>
        <w:pStyle w:val="Bibliographie"/>
        <w:rPr>
          <w:lang w:val="en-GB"/>
        </w:rPr>
      </w:pPr>
      <w:r w:rsidRPr="00665201">
        <w:rPr>
          <w:lang w:val="en-GB"/>
        </w:rPr>
        <w:t>Plante, J., Jaeger, J. A. G. and Desrochers, A. 2019. How do landscape context and fences influence roadkill locations of small and medium-sized mammals? - Journal of Environmental Management 235: 511–520.</w:t>
      </w:r>
    </w:p>
    <w:p w14:paraId="5B31FD56" w14:textId="77777777" w:rsidR="00665201" w:rsidRPr="00665201" w:rsidRDefault="00665201" w:rsidP="00665201">
      <w:pPr>
        <w:pStyle w:val="Bibliographie"/>
        <w:rPr>
          <w:lang w:val="en-GB"/>
        </w:rPr>
      </w:pPr>
      <w:r w:rsidRPr="00665201">
        <w:rPr>
          <w:lang w:val="en-GB"/>
        </w:rPr>
        <w:t>Polak, T., Rhodes, J. R., Jones, D. and Possingham, H. P. 2014. Optimal planning for mitigating the impacts of roads on wildlife. - Journal of Applied Ecology 51: 726–734.</w:t>
      </w:r>
    </w:p>
    <w:p w14:paraId="27D0BE23" w14:textId="77777777" w:rsidR="00665201" w:rsidRPr="00665201" w:rsidRDefault="00665201" w:rsidP="00665201">
      <w:pPr>
        <w:pStyle w:val="Bibliographie"/>
        <w:rPr>
          <w:lang w:val="en-GB"/>
        </w:rPr>
      </w:pPr>
      <w:r w:rsidRPr="00665201">
        <w:rPr>
          <w:lang w:val="en-GB"/>
        </w:rPr>
        <w:t>Raymond, S., Schwartz, A. L. W., Thomas, R. J., Chadwick, E. and Perkins, S. E. 2021. Temporal patterns of wildlife roadkill in the UK. - PLOS ONE 16: e0258083.</w:t>
      </w:r>
    </w:p>
    <w:p w14:paraId="0E1AFBCA" w14:textId="77777777" w:rsidR="00665201" w:rsidRPr="00665201" w:rsidRDefault="00665201" w:rsidP="00665201">
      <w:pPr>
        <w:pStyle w:val="Bibliographie"/>
        <w:rPr>
          <w:lang w:val="en-GB"/>
        </w:rPr>
      </w:pPr>
      <w:r w:rsidRPr="00665201">
        <w:rPr>
          <w:lang w:val="en-GB"/>
        </w:rPr>
        <w:t>Renner, I. W. and Warton, D. I. 2013. Equivalence of MAXENT and Poisson Point Process Models for Species Distribution Modeling in Ecology. - BIOM 69: 274–281.</w:t>
      </w:r>
    </w:p>
    <w:p w14:paraId="3C3A3B44" w14:textId="77777777" w:rsidR="00665201" w:rsidRPr="00665201" w:rsidRDefault="00665201" w:rsidP="00665201">
      <w:pPr>
        <w:pStyle w:val="Bibliographie"/>
        <w:rPr>
          <w:lang w:val="en-GB"/>
        </w:rPr>
      </w:pPr>
      <w:r w:rsidRPr="00665201">
        <w:rPr>
          <w:lang w:val="en-GB"/>
        </w:rPr>
        <w:t>Renner, I. W., Elith, J., Baddeley, A., Fithian, W., Hastie, T., Phillips, S. J., Popovic, G. and Warton, D. I. 2015. Point process models for presence-only analysis. - Methods Ecol Evol 6: 366–379.</w:t>
      </w:r>
    </w:p>
    <w:p w14:paraId="2100731A" w14:textId="77777777" w:rsidR="00665201" w:rsidRPr="00665201" w:rsidRDefault="00665201" w:rsidP="00665201">
      <w:pPr>
        <w:pStyle w:val="Bibliographie"/>
        <w:rPr>
          <w:lang w:val="en-GB"/>
        </w:rPr>
      </w:pPr>
      <w:r w:rsidRPr="0066520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294C664B" w14:textId="77777777" w:rsidR="00665201" w:rsidRPr="00665201" w:rsidRDefault="00665201" w:rsidP="00665201">
      <w:pPr>
        <w:pStyle w:val="Bibliographie"/>
        <w:rPr>
          <w:lang w:val="en-GB"/>
        </w:rPr>
      </w:pPr>
      <w:r w:rsidRPr="00665201">
        <w:rPr>
          <w:lang w:val="en-GB"/>
        </w:rPr>
        <w:t>Rue, H., Martino, S. and Chopin, N. 2009. Approximate Bayesian inference for latent Gaussian models by using integrated nested Laplace approximations. - Journal of the Royal Statistical Society: Series B (Statistical Methodology) 71: 319–392.</w:t>
      </w:r>
    </w:p>
    <w:p w14:paraId="72FD0769" w14:textId="77777777" w:rsidR="00665201" w:rsidRPr="00665201" w:rsidRDefault="00665201" w:rsidP="00665201">
      <w:pPr>
        <w:pStyle w:val="Bibliographie"/>
        <w:rPr>
          <w:lang w:val="en-GB"/>
        </w:rPr>
      </w:pPr>
      <w:r w:rsidRPr="00665201">
        <w:rPr>
          <w:lang w:val="en-GB"/>
        </w:rPr>
        <w:t>Russo, L. F., Barrientos, R., Fabrizio, M., Febbraro, M. D. and Loy, A. 2020. Prioritizing road-kill mitigation areas: A spatially explicit national-scale model for an elusive carnivore. - Diversity and Distributions 26: 1093–1103.</w:t>
      </w:r>
    </w:p>
    <w:p w14:paraId="701241E0" w14:textId="77777777" w:rsidR="00665201" w:rsidRPr="00665201" w:rsidRDefault="00665201" w:rsidP="00665201">
      <w:pPr>
        <w:pStyle w:val="Bibliographie"/>
        <w:rPr>
          <w:lang w:val="en-GB"/>
        </w:rPr>
      </w:pPr>
      <w:r w:rsidRPr="00665201">
        <w:rPr>
          <w:lang w:val="en-GB"/>
        </w:rPr>
        <w:lastRenderedPageBreak/>
        <w:t>Rytwinski, T. and Fahrig, L. 2015. The Impacts of Roads and Traffic on Terrestrial Animal Populations. - In: Handbook of Road Ecology. John Wiley &amp; Sons, Ltd, pp. 237–246.</w:t>
      </w:r>
    </w:p>
    <w:p w14:paraId="07761C99" w14:textId="77777777" w:rsidR="00665201" w:rsidRPr="00665201" w:rsidRDefault="00665201" w:rsidP="00665201">
      <w:pPr>
        <w:pStyle w:val="Bibliographie"/>
        <w:rPr>
          <w:lang w:val="en-GB"/>
        </w:rPr>
      </w:pPr>
      <w:r w:rsidRPr="00665201">
        <w:rPr>
          <w:lang w:val="en-GB"/>
        </w:rPr>
        <w:t>Rytwinski, T., Soanes, K., Jaeger, J. A. G., Fahrig, L., Findlay, C. S., Houlahan, J., Ree, R. van der and Grift, E. A. van der 2016. How Effective Is Road Mitigation at Reducing Road-Kill? A Meta-Analysis. - PLOS ONE 11: e0166941.</w:t>
      </w:r>
    </w:p>
    <w:p w14:paraId="5933D48D" w14:textId="77777777" w:rsidR="00665201" w:rsidRPr="00665201" w:rsidRDefault="00665201" w:rsidP="00665201">
      <w:pPr>
        <w:pStyle w:val="Bibliographie"/>
        <w:rPr>
          <w:lang w:val="en-GB"/>
        </w:rPr>
      </w:pPr>
      <w:r w:rsidRPr="00665201">
        <w:rPr>
          <w:lang w:val="en-GB"/>
        </w:rPr>
        <w:t>Santos, S. M., Lourenço, R., Mira, A. and Beja, P. 2013. Relative Effects of Road Risk, Habitat Suitability, and Connectivity on Wildlife Roadkills: The Case of Tawny Owls (Strix aluco). - PLOS ONE 8: e79967.</w:t>
      </w:r>
    </w:p>
    <w:p w14:paraId="346DFD31" w14:textId="77777777" w:rsidR="00665201" w:rsidRPr="00665201" w:rsidRDefault="00665201" w:rsidP="00665201">
      <w:pPr>
        <w:pStyle w:val="Bibliographie"/>
        <w:rPr>
          <w:lang w:val="en-GB"/>
        </w:rPr>
      </w:pPr>
      <w:r w:rsidRPr="00665201">
        <w:rPr>
          <w:lang w:val="en-GB"/>
        </w:rPr>
        <w:t>Santos, R. A. L., Mota-Ferreira, M., Aguiar, L. M. S. and Ascensão, F. 2018. Predicting wildlife road-crossing probability from roadkill data using occupancy-detection models. - Science of The Total Environment 642: 629–637.</w:t>
      </w:r>
    </w:p>
    <w:p w14:paraId="7A96FDB7" w14:textId="77777777" w:rsidR="00665201" w:rsidRPr="00665201" w:rsidRDefault="00665201" w:rsidP="00665201">
      <w:pPr>
        <w:pStyle w:val="Bibliographie"/>
        <w:rPr>
          <w:lang w:val="en-GB"/>
        </w:rPr>
      </w:pPr>
      <w:r w:rsidRPr="00665201">
        <w:rPr>
          <w:lang w:val="en-GB"/>
        </w:rPr>
        <w:t>Shilling, F., Perkins, S. E. and Collinson, W. 2015. Wildlife/Roadkill Observation and Reporting Systems (R VanderRee, DJ Smith, and C Grilo, Eds.). - John Wiley &amp; Sons Ltd.</w:t>
      </w:r>
    </w:p>
    <w:p w14:paraId="0D90492C" w14:textId="77777777" w:rsidR="00665201" w:rsidRPr="00665201" w:rsidRDefault="00665201" w:rsidP="00665201">
      <w:pPr>
        <w:pStyle w:val="Bibliographie"/>
        <w:rPr>
          <w:lang w:val="en-GB"/>
        </w:rPr>
      </w:pPr>
      <w:r w:rsidRPr="00665201">
        <w:rPr>
          <w:lang w:val="en-GB"/>
        </w:rPr>
        <w:t>Shin, Y., Kim, K., Groffen, J., Woo, D., Song, E. and Borzée, A. 2022. Citizen science and roadkill trends in the Korean herpetofauna: The importance of spatially biased and unstandardized data. - Front. Ecol. Evol. in press.</w:t>
      </w:r>
    </w:p>
    <w:p w14:paraId="7353E1D7" w14:textId="77777777" w:rsidR="00665201" w:rsidRPr="00665201" w:rsidRDefault="00665201" w:rsidP="00665201">
      <w:pPr>
        <w:pStyle w:val="Bibliographie"/>
        <w:rPr>
          <w:lang w:val="en-GB"/>
        </w:rPr>
      </w:pPr>
      <w:r w:rsidRPr="0066520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740BF288" w14:textId="77777777" w:rsidR="00665201" w:rsidRPr="00665201" w:rsidRDefault="00665201" w:rsidP="00665201">
      <w:pPr>
        <w:pStyle w:val="Bibliographie"/>
        <w:rPr>
          <w:lang w:val="en-GB"/>
        </w:rPr>
      </w:pPr>
      <w:r w:rsidRPr="00665201">
        <w:rPr>
          <w:lang w:val="en-GB"/>
        </w:rPr>
        <w:t>Tiago, P., Ceia-Hasse, A., Marques, T. A., Capinha, C. and Pereira, H. M. 2017. Spatial distribution of citizen science casuistic observations for different taxonomic groups. - Sci Rep 7: 12832.</w:t>
      </w:r>
    </w:p>
    <w:p w14:paraId="09644E4F" w14:textId="77777777" w:rsidR="00665201" w:rsidRPr="00665201" w:rsidRDefault="00665201" w:rsidP="00665201">
      <w:pPr>
        <w:pStyle w:val="Bibliographie"/>
        <w:rPr>
          <w:lang w:val="en-GB"/>
        </w:rPr>
      </w:pPr>
      <w:r w:rsidRPr="00665201">
        <w:rPr>
          <w:lang w:val="en-GB"/>
        </w:rPr>
        <w:t>Valerio, F., Basile, M. and Balestrieri, R. 2021. The identification of wildlife-vehicle collision hotspots: Citizen science reveals spatial and temporal patterns. - Ecological Processes 10: 6.</w:t>
      </w:r>
    </w:p>
    <w:p w14:paraId="681CECC3" w14:textId="77777777" w:rsidR="00665201" w:rsidRPr="00665201" w:rsidRDefault="00665201" w:rsidP="00665201">
      <w:pPr>
        <w:pStyle w:val="Bibliographie"/>
        <w:rPr>
          <w:lang w:val="en-GB"/>
        </w:rPr>
      </w:pPr>
      <w:r w:rsidRPr="00665201">
        <w:rPr>
          <w:lang w:val="en-GB"/>
        </w:rPr>
        <w:t>van der Grift, E. A., van der Ree, R., Fahrig, L., Findlay, S., Houlahan, J., Jaeger, J. A. G., Klar, N., Madriñan, L. F. and Olson, L. 2013. Evaluating the effectiveness of road mitigation measures. - Biodivers Conserv 22: 425–448.</w:t>
      </w:r>
    </w:p>
    <w:p w14:paraId="38B3DA4B" w14:textId="77777777" w:rsidR="00665201" w:rsidRPr="00665201" w:rsidRDefault="00665201" w:rsidP="00665201">
      <w:pPr>
        <w:pStyle w:val="Bibliographie"/>
        <w:rPr>
          <w:lang w:val="en-GB"/>
        </w:rPr>
      </w:pPr>
      <w:r w:rsidRPr="00665201">
        <w:rPr>
          <w:lang w:val="en-GB"/>
        </w:rPr>
        <w:t>van der Ree, R., Jaeger, J. A. G., van der Grift, E. and Clevenger, A. 2011. Effects of Roads and Traffic on Wildlife Populations and Landscape Function: Road Ecology is Moving toward Larger Scales. - Ecology and Society in press.</w:t>
      </w:r>
    </w:p>
    <w:p w14:paraId="66CA46D6" w14:textId="77777777" w:rsidR="00665201" w:rsidRPr="00665201" w:rsidRDefault="00665201" w:rsidP="00665201">
      <w:pPr>
        <w:pStyle w:val="Bibliographie"/>
        <w:rPr>
          <w:lang w:val="en-GB"/>
        </w:rPr>
      </w:pPr>
      <w:r w:rsidRPr="00665201">
        <w:rPr>
          <w:lang w:val="en-GB"/>
        </w:rPr>
        <w:t>Van der Ree, R., Smith, D. J. and Grilo, C. 2015. The ecological effects of linear infrastructure and traffic. - In: Handbook of Road Ecology. John Wiley&amp;Sons. in press.</w:t>
      </w:r>
    </w:p>
    <w:p w14:paraId="790C668A" w14:textId="77777777" w:rsidR="00665201" w:rsidRPr="00665201" w:rsidRDefault="00665201" w:rsidP="00665201">
      <w:pPr>
        <w:pStyle w:val="Bibliographie"/>
        <w:rPr>
          <w:lang w:val="en-GB"/>
        </w:rPr>
      </w:pPr>
      <w:r w:rsidRPr="00665201">
        <w:rPr>
          <w:lang w:val="en-GB"/>
        </w:rPr>
        <w:t>Wright, P. G. R., Coomber, F. G., Bellamy, C. C., Perkins, S. E. and Mathews, F. 2020. Predicting hedgehog mortality risks on British roads using habitat suitability modelling. - PeerJ 7: e8154.</w:t>
      </w:r>
    </w:p>
    <w:p w14:paraId="07AC15F5" w14:textId="65CB7688"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1"/>
      <w:footerReference w:type="default" r:id="rId2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741A2B" w14:textId="77777777" w:rsidR="00DA730C" w:rsidRDefault="00DA730C" w:rsidP="0024688E">
      <w:pPr>
        <w:spacing w:after="0" w:line="240" w:lineRule="auto"/>
      </w:pPr>
      <w:r>
        <w:separator/>
      </w:r>
    </w:p>
  </w:endnote>
  <w:endnote w:type="continuationSeparator" w:id="0">
    <w:p w14:paraId="6F18988A" w14:textId="77777777" w:rsidR="00DA730C" w:rsidRDefault="00DA730C"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669387"/>
      <w:docPartObj>
        <w:docPartGallery w:val="Page Numbers (Bottom of Page)"/>
        <w:docPartUnique/>
      </w:docPartObj>
    </w:sdt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F77BC" w14:textId="77777777" w:rsidR="00DA730C" w:rsidRDefault="00DA730C" w:rsidP="0024688E">
      <w:pPr>
        <w:spacing w:after="0" w:line="240" w:lineRule="auto"/>
      </w:pPr>
      <w:r>
        <w:separator/>
      </w:r>
    </w:p>
  </w:footnote>
  <w:footnote w:type="continuationSeparator" w:id="0">
    <w:p w14:paraId="30E48401" w14:textId="77777777" w:rsidR="00DA730C" w:rsidRDefault="00DA730C"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88C" w14:textId="46E9596C" w:rsidR="00C03DDD" w:rsidRDefault="00C03DDD">
    <w:pPr>
      <w:pStyle w:val="En-tte"/>
    </w:pPr>
    <w:r>
      <w:t>Regional roadkill risk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12CFB26"/>
    <w:lvl w:ilvl="0" w:tplc="83F4C5EA">
      <w:start w:val="4"/>
      <w:numFmt w:val="bullet"/>
      <w:lvlText w:val=""/>
      <w:lvlJc w:val="left"/>
      <w:pPr>
        <w:ind w:left="720" w:hanging="360"/>
      </w:pPr>
      <w:rPr>
        <w:rFonts w:ascii="Symbol" w:eastAsiaTheme="minorHAnsi" w:hAnsi="Symbol" w:cs="Times New Roman" w:hint="default"/>
        <w:lang w:val="en-G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48013509">
    <w:abstractNumId w:val="3"/>
  </w:num>
  <w:num w:numId="2" w16cid:durableId="1970822519">
    <w:abstractNumId w:val="4"/>
  </w:num>
  <w:num w:numId="3" w16cid:durableId="1440684373">
    <w:abstractNumId w:val="1"/>
  </w:num>
  <w:num w:numId="4" w16cid:durableId="1981223816">
    <w:abstractNumId w:val="0"/>
  </w:num>
  <w:num w:numId="5" w16cid:durableId="3480678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049"/>
    <w:rsid w:val="000021AA"/>
    <w:rsid w:val="00002329"/>
    <w:rsid w:val="00002B88"/>
    <w:rsid w:val="00002CB2"/>
    <w:rsid w:val="00003DB3"/>
    <w:rsid w:val="00004FE5"/>
    <w:rsid w:val="0000618F"/>
    <w:rsid w:val="000062F0"/>
    <w:rsid w:val="000069BE"/>
    <w:rsid w:val="00007596"/>
    <w:rsid w:val="000077D1"/>
    <w:rsid w:val="00010B93"/>
    <w:rsid w:val="0001135C"/>
    <w:rsid w:val="00011547"/>
    <w:rsid w:val="0001165A"/>
    <w:rsid w:val="00011F8F"/>
    <w:rsid w:val="00013908"/>
    <w:rsid w:val="00014BF2"/>
    <w:rsid w:val="000152B8"/>
    <w:rsid w:val="000153AD"/>
    <w:rsid w:val="000153D1"/>
    <w:rsid w:val="00015561"/>
    <w:rsid w:val="00021B58"/>
    <w:rsid w:val="00022567"/>
    <w:rsid w:val="00022885"/>
    <w:rsid w:val="00022C51"/>
    <w:rsid w:val="00022D29"/>
    <w:rsid w:val="00024A0A"/>
    <w:rsid w:val="00025307"/>
    <w:rsid w:val="00025677"/>
    <w:rsid w:val="000256B2"/>
    <w:rsid w:val="00026C4C"/>
    <w:rsid w:val="0002724E"/>
    <w:rsid w:val="000276DD"/>
    <w:rsid w:val="00031EFC"/>
    <w:rsid w:val="000324B2"/>
    <w:rsid w:val="000346CF"/>
    <w:rsid w:val="00034F5E"/>
    <w:rsid w:val="00035334"/>
    <w:rsid w:val="000354D9"/>
    <w:rsid w:val="00035944"/>
    <w:rsid w:val="00035BFE"/>
    <w:rsid w:val="00035D6C"/>
    <w:rsid w:val="00036690"/>
    <w:rsid w:val="0003675A"/>
    <w:rsid w:val="00036E39"/>
    <w:rsid w:val="0003766B"/>
    <w:rsid w:val="00040EF3"/>
    <w:rsid w:val="0004296F"/>
    <w:rsid w:val="00042BCE"/>
    <w:rsid w:val="00042DF3"/>
    <w:rsid w:val="00043771"/>
    <w:rsid w:val="00044912"/>
    <w:rsid w:val="000466D7"/>
    <w:rsid w:val="00047172"/>
    <w:rsid w:val="000472B1"/>
    <w:rsid w:val="000515D6"/>
    <w:rsid w:val="00051E76"/>
    <w:rsid w:val="00052CEC"/>
    <w:rsid w:val="00053821"/>
    <w:rsid w:val="00053AE8"/>
    <w:rsid w:val="00053B83"/>
    <w:rsid w:val="000546AD"/>
    <w:rsid w:val="0005503B"/>
    <w:rsid w:val="00056C5E"/>
    <w:rsid w:val="000577F1"/>
    <w:rsid w:val="00057AD2"/>
    <w:rsid w:val="00062F3A"/>
    <w:rsid w:val="000647ED"/>
    <w:rsid w:val="00065066"/>
    <w:rsid w:val="00066407"/>
    <w:rsid w:val="000668CF"/>
    <w:rsid w:val="00066BA3"/>
    <w:rsid w:val="00067713"/>
    <w:rsid w:val="00067B05"/>
    <w:rsid w:val="00067E8F"/>
    <w:rsid w:val="00072D71"/>
    <w:rsid w:val="000732D1"/>
    <w:rsid w:val="0007344A"/>
    <w:rsid w:val="000737C0"/>
    <w:rsid w:val="00073C72"/>
    <w:rsid w:val="00073F2D"/>
    <w:rsid w:val="000744D9"/>
    <w:rsid w:val="00075FA1"/>
    <w:rsid w:val="000764F7"/>
    <w:rsid w:val="000776C6"/>
    <w:rsid w:val="00077F37"/>
    <w:rsid w:val="000817D5"/>
    <w:rsid w:val="000819C7"/>
    <w:rsid w:val="00082678"/>
    <w:rsid w:val="00083297"/>
    <w:rsid w:val="00083918"/>
    <w:rsid w:val="000839EC"/>
    <w:rsid w:val="00084111"/>
    <w:rsid w:val="00084518"/>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0A"/>
    <w:rsid w:val="000961B1"/>
    <w:rsid w:val="000963E4"/>
    <w:rsid w:val="000967EC"/>
    <w:rsid w:val="00096806"/>
    <w:rsid w:val="00097BD7"/>
    <w:rsid w:val="00097C5E"/>
    <w:rsid w:val="000A0786"/>
    <w:rsid w:val="000A12B9"/>
    <w:rsid w:val="000A1C07"/>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B6F6B"/>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221"/>
    <w:rsid w:val="000D7293"/>
    <w:rsid w:val="000D74F7"/>
    <w:rsid w:val="000E1CD3"/>
    <w:rsid w:val="000E1CE5"/>
    <w:rsid w:val="000E2220"/>
    <w:rsid w:val="000E2E88"/>
    <w:rsid w:val="000E4921"/>
    <w:rsid w:val="000E58D3"/>
    <w:rsid w:val="000F0FC3"/>
    <w:rsid w:val="000F0FE5"/>
    <w:rsid w:val="000F39CC"/>
    <w:rsid w:val="000F3BFE"/>
    <w:rsid w:val="000F3C2A"/>
    <w:rsid w:val="000F5EBF"/>
    <w:rsid w:val="00102907"/>
    <w:rsid w:val="00102D38"/>
    <w:rsid w:val="00102E92"/>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090B"/>
    <w:rsid w:val="001213B1"/>
    <w:rsid w:val="00122C8A"/>
    <w:rsid w:val="0012333A"/>
    <w:rsid w:val="001237F4"/>
    <w:rsid w:val="00123A0B"/>
    <w:rsid w:val="00123A35"/>
    <w:rsid w:val="0012510A"/>
    <w:rsid w:val="0012536C"/>
    <w:rsid w:val="00125895"/>
    <w:rsid w:val="00126582"/>
    <w:rsid w:val="001272A7"/>
    <w:rsid w:val="001310C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47EDA"/>
    <w:rsid w:val="00152B55"/>
    <w:rsid w:val="00152FB3"/>
    <w:rsid w:val="001532FA"/>
    <w:rsid w:val="00153B67"/>
    <w:rsid w:val="00153B81"/>
    <w:rsid w:val="0015472D"/>
    <w:rsid w:val="00154AF4"/>
    <w:rsid w:val="00154EA0"/>
    <w:rsid w:val="00155466"/>
    <w:rsid w:val="001556FC"/>
    <w:rsid w:val="0015592A"/>
    <w:rsid w:val="00156227"/>
    <w:rsid w:val="001574B7"/>
    <w:rsid w:val="00157933"/>
    <w:rsid w:val="001635A9"/>
    <w:rsid w:val="001647AA"/>
    <w:rsid w:val="001651CF"/>
    <w:rsid w:val="00165B89"/>
    <w:rsid w:val="00166A86"/>
    <w:rsid w:val="001712E8"/>
    <w:rsid w:val="001713A1"/>
    <w:rsid w:val="00171E91"/>
    <w:rsid w:val="001724CA"/>
    <w:rsid w:val="00172F78"/>
    <w:rsid w:val="00172FEC"/>
    <w:rsid w:val="00173E88"/>
    <w:rsid w:val="00175F72"/>
    <w:rsid w:val="001760D6"/>
    <w:rsid w:val="00176A22"/>
    <w:rsid w:val="00184FEE"/>
    <w:rsid w:val="00185C2F"/>
    <w:rsid w:val="0018639C"/>
    <w:rsid w:val="00187B85"/>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A7B1A"/>
    <w:rsid w:val="001B1795"/>
    <w:rsid w:val="001B38C1"/>
    <w:rsid w:val="001B3D62"/>
    <w:rsid w:val="001B413F"/>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2D13"/>
    <w:rsid w:val="001C303D"/>
    <w:rsid w:val="001C320F"/>
    <w:rsid w:val="001C5653"/>
    <w:rsid w:val="001C59BE"/>
    <w:rsid w:val="001C7FB5"/>
    <w:rsid w:val="001D1D26"/>
    <w:rsid w:val="001D31AF"/>
    <w:rsid w:val="001D37C3"/>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3D34"/>
    <w:rsid w:val="001F502F"/>
    <w:rsid w:val="001F51CA"/>
    <w:rsid w:val="001F68D3"/>
    <w:rsid w:val="001F71BA"/>
    <w:rsid w:val="001F7B71"/>
    <w:rsid w:val="002014DF"/>
    <w:rsid w:val="00202103"/>
    <w:rsid w:val="0020274B"/>
    <w:rsid w:val="0020284D"/>
    <w:rsid w:val="00203E54"/>
    <w:rsid w:val="0020484C"/>
    <w:rsid w:val="0020505B"/>
    <w:rsid w:val="00206235"/>
    <w:rsid w:val="0020635F"/>
    <w:rsid w:val="002110AF"/>
    <w:rsid w:val="00212A4E"/>
    <w:rsid w:val="0021355F"/>
    <w:rsid w:val="00213B62"/>
    <w:rsid w:val="0021483F"/>
    <w:rsid w:val="00214A20"/>
    <w:rsid w:val="002160C6"/>
    <w:rsid w:val="00217F69"/>
    <w:rsid w:val="002211DC"/>
    <w:rsid w:val="00221488"/>
    <w:rsid w:val="00221AC0"/>
    <w:rsid w:val="00221B95"/>
    <w:rsid w:val="00221D15"/>
    <w:rsid w:val="00221FAD"/>
    <w:rsid w:val="002229AA"/>
    <w:rsid w:val="00222D17"/>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107F"/>
    <w:rsid w:val="00251EB9"/>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0352"/>
    <w:rsid w:val="00283829"/>
    <w:rsid w:val="00283B83"/>
    <w:rsid w:val="002841B3"/>
    <w:rsid w:val="00284228"/>
    <w:rsid w:val="002849D9"/>
    <w:rsid w:val="00287850"/>
    <w:rsid w:val="00287E84"/>
    <w:rsid w:val="00287E86"/>
    <w:rsid w:val="002915CB"/>
    <w:rsid w:val="0029259B"/>
    <w:rsid w:val="00292A25"/>
    <w:rsid w:val="00292F8B"/>
    <w:rsid w:val="0029306D"/>
    <w:rsid w:val="00293177"/>
    <w:rsid w:val="00294B86"/>
    <w:rsid w:val="00296765"/>
    <w:rsid w:val="00297765"/>
    <w:rsid w:val="002A089C"/>
    <w:rsid w:val="002A1FCF"/>
    <w:rsid w:val="002A225B"/>
    <w:rsid w:val="002A328A"/>
    <w:rsid w:val="002A3715"/>
    <w:rsid w:val="002A3FA1"/>
    <w:rsid w:val="002A4D82"/>
    <w:rsid w:val="002A5647"/>
    <w:rsid w:val="002A5CB9"/>
    <w:rsid w:val="002A703C"/>
    <w:rsid w:val="002B06D4"/>
    <w:rsid w:val="002B0BD9"/>
    <w:rsid w:val="002B15E6"/>
    <w:rsid w:val="002B3893"/>
    <w:rsid w:val="002B430C"/>
    <w:rsid w:val="002B51E9"/>
    <w:rsid w:val="002B5682"/>
    <w:rsid w:val="002B6F6C"/>
    <w:rsid w:val="002B7167"/>
    <w:rsid w:val="002B7E65"/>
    <w:rsid w:val="002C0394"/>
    <w:rsid w:val="002C04B8"/>
    <w:rsid w:val="002C0888"/>
    <w:rsid w:val="002C0C98"/>
    <w:rsid w:val="002C20C3"/>
    <w:rsid w:val="002C3AB0"/>
    <w:rsid w:val="002C408B"/>
    <w:rsid w:val="002C4239"/>
    <w:rsid w:val="002C4D3F"/>
    <w:rsid w:val="002C56C2"/>
    <w:rsid w:val="002C577A"/>
    <w:rsid w:val="002C6977"/>
    <w:rsid w:val="002C7700"/>
    <w:rsid w:val="002D04CB"/>
    <w:rsid w:val="002D1113"/>
    <w:rsid w:val="002D1D61"/>
    <w:rsid w:val="002D20D2"/>
    <w:rsid w:val="002D29F3"/>
    <w:rsid w:val="002D2C3C"/>
    <w:rsid w:val="002D4CB3"/>
    <w:rsid w:val="002D52D0"/>
    <w:rsid w:val="002D5D96"/>
    <w:rsid w:val="002D7AC5"/>
    <w:rsid w:val="002D7C53"/>
    <w:rsid w:val="002E2312"/>
    <w:rsid w:val="002E2408"/>
    <w:rsid w:val="002E2616"/>
    <w:rsid w:val="002E2901"/>
    <w:rsid w:val="002E2C74"/>
    <w:rsid w:val="002E4365"/>
    <w:rsid w:val="002E5033"/>
    <w:rsid w:val="002E506F"/>
    <w:rsid w:val="002E557C"/>
    <w:rsid w:val="002E5C18"/>
    <w:rsid w:val="002E75D5"/>
    <w:rsid w:val="002E7E51"/>
    <w:rsid w:val="002F06B6"/>
    <w:rsid w:val="002F0A53"/>
    <w:rsid w:val="002F0FBA"/>
    <w:rsid w:val="002F16CE"/>
    <w:rsid w:val="002F20E1"/>
    <w:rsid w:val="002F2DDA"/>
    <w:rsid w:val="002F39DE"/>
    <w:rsid w:val="002F3C53"/>
    <w:rsid w:val="002F54D6"/>
    <w:rsid w:val="002F72FB"/>
    <w:rsid w:val="002F7C6F"/>
    <w:rsid w:val="00300CDB"/>
    <w:rsid w:val="00304398"/>
    <w:rsid w:val="00304D4D"/>
    <w:rsid w:val="0030616E"/>
    <w:rsid w:val="00306A54"/>
    <w:rsid w:val="003076D1"/>
    <w:rsid w:val="003076E8"/>
    <w:rsid w:val="00307C9F"/>
    <w:rsid w:val="003106EB"/>
    <w:rsid w:val="0031193D"/>
    <w:rsid w:val="00312544"/>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B51"/>
    <w:rsid w:val="00331FA0"/>
    <w:rsid w:val="003321B3"/>
    <w:rsid w:val="003334ED"/>
    <w:rsid w:val="0033440E"/>
    <w:rsid w:val="003352EC"/>
    <w:rsid w:val="00335488"/>
    <w:rsid w:val="0033627E"/>
    <w:rsid w:val="00336792"/>
    <w:rsid w:val="00336AA5"/>
    <w:rsid w:val="00337593"/>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92E"/>
    <w:rsid w:val="00363F36"/>
    <w:rsid w:val="00364D4E"/>
    <w:rsid w:val="00365217"/>
    <w:rsid w:val="003653F7"/>
    <w:rsid w:val="00365825"/>
    <w:rsid w:val="00366168"/>
    <w:rsid w:val="00366B00"/>
    <w:rsid w:val="00366F15"/>
    <w:rsid w:val="003678BB"/>
    <w:rsid w:val="00370C75"/>
    <w:rsid w:val="00371465"/>
    <w:rsid w:val="00371B0A"/>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3DB3"/>
    <w:rsid w:val="003955CF"/>
    <w:rsid w:val="00395816"/>
    <w:rsid w:val="003958C0"/>
    <w:rsid w:val="00397079"/>
    <w:rsid w:val="003A030A"/>
    <w:rsid w:val="003A06D3"/>
    <w:rsid w:val="003A1453"/>
    <w:rsid w:val="003A1AB6"/>
    <w:rsid w:val="003A227D"/>
    <w:rsid w:val="003A47E9"/>
    <w:rsid w:val="003A519A"/>
    <w:rsid w:val="003A5E96"/>
    <w:rsid w:val="003A6227"/>
    <w:rsid w:val="003A6B26"/>
    <w:rsid w:val="003B0924"/>
    <w:rsid w:val="003B1A47"/>
    <w:rsid w:val="003B1BE6"/>
    <w:rsid w:val="003B1FCA"/>
    <w:rsid w:val="003B25F2"/>
    <w:rsid w:val="003B458B"/>
    <w:rsid w:val="003B472A"/>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2FB"/>
    <w:rsid w:val="003D77B0"/>
    <w:rsid w:val="003D7818"/>
    <w:rsid w:val="003D7A0C"/>
    <w:rsid w:val="003D7E01"/>
    <w:rsid w:val="003E0B0C"/>
    <w:rsid w:val="003E169F"/>
    <w:rsid w:val="003E1EBE"/>
    <w:rsid w:val="003E2425"/>
    <w:rsid w:val="003E3076"/>
    <w:rsid w:val="003E3240"/>
    <w:rsid w:val="003E5F07"/>
    <w:rsid w:val="003E6306"/>
    <w:rsid w:val="003E668F"/>
    <w:rsid w:val="003E6900"/>
    <w:rsid w:val="003E6B0C"/>
    <w:rsid w:val="003E6DF5"/>
    <w:rsid w:val="003F04E7"/>
    <w:rsid w:val="003F0A14"/>
    <w:rsid w:val="003F0B44"/>
    <w:rsid w:val="003F0F7C"/>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210"/>
    <w:rsid w:val="00411E95"/>
    <w:rsid w:val="00412E70"/>
    <w:rsid w:val="0041375D"/>
    <w:rsid w:val="004139B9"/>
    <w:rsid w:val="0041446D"/>
    <w:rsid w:val="00414CCA"/>
    <w:rsid w:val="0041593F"/>
    <w:rsid w:val="00416B7C"/>
    <w:rsid w:val="00416F06"/>
    <w:rsid w:val="00420FEF"/>
    <w:rsid w:val="0042212B"/>
    <w:rsid w:val="004228D9"/>
    <w:rsid w:val="00422A58"/>
    <w:rsid w:val="00422D19"/>
    <w:rsid w:val="004234B1"/>
    <w:rsid w:val="00423E90"/>
    <w:rsid w:val="00424B76"/>
    <w:rsid w:val="00425AB4"/>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3EF9"/>
    <w:rsid w:val="00454869"/>
    <w:rsid w:val="00454CD6"/>
    <w:rsid w:val="0045657E"/>
    <w:rsid w:val="00456A59"/>
    <w:rsid w:val="004571CC"/>
    <w:rsid w:val="00457E7F"/>
    <w:rsid w:val="00457EA2"/>
    <w:rsid w:val="00460D15"/>
    <w:rsid w:val="004617F3"/>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474"/>
    <w:rsid w:val="00476CCF"/>
    <w:rsid w:val="00477481"/>
    <w:rsid w:val="00477B79"/>
    <w:rsid w:val="00480B14"/>
    <w:rsid w:val="004820C0"/>
    <w:rsid w:val="00482425"/>
    <w:rsid w:val="00482952"/>
    <w:rsid w:val="004833F9"/>
    <w:rsid w:val="004835BD"/>
    <w:rsid w:val="00483616"/>
    <w:rsid w:val="004879EC"/>
    <w:rsid w:val="00490245"/>
    <w:rsid w:val="00490D97"/>
    <w:rsid w:val="004911E7"/>
    <w:rsid w:val="00492370"/>
    <w:rsid w:val="00492B56"/>
    <w:rsid w:val="00492DE0"/>
    <w:rsid w:val="00492E90"/>
    <w:rsid w:val="0049392B"/>
    <w:rsid w:val="004940C5"/>
    <w:rsid w:val="00494969"/>
    <w:rsid w:val="004959E9"/>
    <w:rsid w:val="00497429"/>
    <w:rsid w:val="00497ACD"/>
    <w:rsid w:val="004A0738"/>
    <w:rsid w:val="004A0C50"/>
    <w:rsid w:val="004A1EDB"/>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07F07"/>
    <w:rsid w:val="0051122E"/>
    <w:rsid w:val="0051170C"/>
    <w:rsid w:val="00511899"/>
    <w:rsid w:val="0051299B"/>
    <w:rsid w:val="00512A7B"/>
    <w:rsid w:val="0051381E"/>
    <w:rsid w:val="0051389D"/>
    <w:rsid w:val="005139E7"/>
    <w:rsid w:val="0051403C"/>
    <w:rsid w:val="005145E9"/>
    <w:rsid w:val="00514773"/>
    <w:rsid w:val="00514C9B"/>
    <w:rsid w:val="00514F70"/>
    <w:rsid w:val="00515145"/>
    <w:rsid w:val="00515A74"/>
    <w:rsid w:val="005162DF"/>
    <w:rsid w:val="00516B46"/>
    <w:rsid w:val="00516DAA"/>
    <w:rsid w:val="00516E90"/>
    <w:rsid w:val="0051749F"/>
    <w:rsid w:val="005176BA"/>
    <w:rsid w:val="00517B6E"/>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3618E"/>
    <w:rsid w:val="005412F1"/>
    <w:rsid w:val="00541AC4"/>
    <w:rsid w:val="00541D2C"/>
    <w:rsid w:val="00542BD5"/>
    <w:rsid w:val="005451D3"/>
    <w:rsid w:val="00546A56"/>
    <w:rsid w:val="005517E0"/>
    <w:rsid w:val="00551DF3"/>
    <w:rsid w:val="005531EF"/>
    <w:rsid w:val="00553257"/>
    <w:rsid w:val="00554444"/>
    <w:rsid w:val="00554BC6"/>
    <w:rsid w:val="00555639"/>
    <w:rsid w:val="005561B8"/>
    <w:rsid w:val="0055716B"/>
    <w:rsid w:val="00557205"/>
    <w:rsid w:val="00557741"/>
    <w:rsid w:val="005601E7"/>
    <w:rsid w:val="005604FE"/>
    <w:rsid w:val="00560C36"/>
    <w:rsid w:val="00560C4C"/>
    <w:rsid w:val="0056161A"/>
    <w:rsid w:val="00562E9E"/>
    <w:rsid w:val="00564586"/>
    <w:rsid w:val="00564717"/>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09E7"/>
    <w:rsid w:val="0058139E"/>
    <w:rsid w:val="0058196D"/>
    <w:rsid w:val="005819CA"/>
    <w:rsid w:val="00581AF6"/>
    <w:rsid w:val="00581BEF"/>
    <w:rsid w:val="005828DB"/>
    <w:rsid w:val="0058443F"/>
    <w:rsid w:val="005848F2"/>
    <w:rsid w:val="005850E1"/>
    <w:rsid w:val="00585D4C"/>
    <w:rsid w:val="005873CB"/>
    <w:rsid w:val="00587650"/>
    <w:rsid w:val="005877CB"/>
    <w:rsid w:val="00587D38"/>
    <w:rsid w:val="0059019F"/>
    <w:rsid w:val="005905C6"/>
    <w:rsid w:val="00593447"/>
    <w:rsid w:val="005942A9"/>
    <w:rsid w:val="005943E9"/>
    <w:rsid w:val="005946A8"/>
    <w:rsid w:val="00594B34"/>
    <w:rsid w:val="0059514A"/>
    <w:rsid w:val="005956C6"/>
    <w:rsid w:val="005A06B7"/>
    <w:rsid w:val="005A0E29"/>
    <w:rsid w:val="005A1032"/>
    <w:rsid w:val="005A132F"/>
    <w:rsid w:val="005A1C82"/>
    <w:rsid w:val="005A2081"/>
    <w:rsid w:val="005A25AC"/>
    <w:rsid w:val="005A277A"/>
    <w:rsid w:val="005A3D6B"/>
    <w:rsid w:val="005A4E7C"/>
    <w:rsid w:val="005A52CC"/>
    <w:rsid w:val="005A54A0"/>
    <w:rsid w:val="005A5793"/>
    <w:rsid w:val="005A5B3C"/>
    <w:rsid w:val="005A6D1F"/>
    <w:rsid w:val="005A7F24"/>
    <w:rsid w:val="005B0006"/>
    <w:rsid w:val="005B019A"/>
    <w:rsid w:val="005B0742"/>
    <w:rsid w:val="005B0AC5"/>
    <w:rsid w:val="005B2954"/>
    <w:rsid w:val="005B2F24"/>
    <w:rsid w:val="005B3A6C"/>
    <w:rsid w:val="005B492E"/>
    <w:rsid w:val="005B78EE"/>
    <w:rsid w:val="005B79F4"/>
    <w:rsid w:val="005C025D"/>
    <w:rsid w:val="005C1369"/>
    <w:rsid w:val="005C24A0"/>
    <w:rsid w:val="005C2690"/>
    <w:rsid w:val="005C2CAF"/>
    <w:rsid w:val="005C350F"/>
    <w:rsid w:val="005C595E"/>
    <w:rsid w:val="005C628C"/>
    <w:rsid w:val="005C65E7"/>
    <w:rsid w:val="005D0418"/>
    <w:rsid w:val="005D096C"/>
    <w:rsid w:val="005D28EC"/>
    <w:rsid w:val="005D316E"/>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154"/>
    <w:rsid w:val="005F1544"/>
    <w:rsid w:val="005F28AC"/>
    <w:rsid w:val="005F3188"/>
    <w:rsid w:val="005F3B70"/>
    <w:rsid w:val="005F5496"/>
    <w:rsid w:val="005F6185"/>
    <w:rsid w:val="005F62B6"/>
    <w:rsid w:val="005F71CB"/>
    <w:rsid w:val="005F7397"/>
    <w:rsid w:val="005F7407"/>
    <w:rsid w:val="005F76FC"/>
    <w:rsid w:val="005F7A6A"/>
    <w:rsid w:val="005F7E81"/>
    <w:rsid w:val="00600487"/>
    <w:rsid w:val="0060279E"/>
    <w:rsid w:val="0060605B"/>
    <w:rsid w:val="0060665C"/>
    <w:rsid w:val="00610C3E"/>
    <w:rsid w:val="00611617"/>
    <w:rsid w:val="006118E4"/>
    <w:rsid w:val="00613058"/>
    <w:rsid w:val="00613D48"/>
    <w:rsid w:val="00614D98"/>
    <w:rsid w:val="006151DC"/>
    <w:rsid w:val="006154DC"/>
    <w:rsid w:val="00622E89"/>
    <w:rsid w:val="0062367A"/>
    <w:rsid w:val="00624162"/>
    <w:rsid w:val="0062538D"/>
    <w:rsid w:val="006260C5"/>
    <w:rsid w:val="006262D2"/>
    <w:rsid w:val="00626381"/>
    <w:rsid w:val="0062680B"/>
    <w:rsid w:val="00626BB8"/>
    <w:rsid w:val="006275DE"/>
    <w:rsid w:val="00627653"/>
    <w:rsid w:val="0063115A"/>
    <w:rsid w:val="00631AF0"/>
    <w:rsid w:val="00632C93"/>
    <w:rsid w:val="0063314C"/>
    <w:rsid w:val="00633D4F"/>
    <w:rsid w:val="00633F5B"/>
    <w:rsid w:val="006345FD"/>
    <w:rsid w:val="00636996"/>
    <w:rsid w:val="00636F3A"/>
    <w:rsid w:val="00640A69"/>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3E2A"/>
    <w:rsid w:val="00654015"/>
    <w:rsid w:val="00654701"/>
    <w:rsid w:val="00655990"/>
    <w:rsid w:val="00655C04"/>
    <w:rsid w:val="0065680D"/>
    <w:rsid w:val="00656833"/>
    <w:rsid w:val="00656C91"/>
    <w:rsid w:val="00656E9D"/>
    <w:rsid w:val="00656FB7"/>
    <w:rsid w:val="006608C4"/>
    <w:rsid w:val="00661633"/>
    <w:rsid w:val="00663AF4"/>
    <w:rsid w:val="00664FFE"/>
    <w:rsid w:val="00665201"/>
    <w:rsid w:val="00666F9C"/>
    <w:rsid w:val="00670DAF"/>
    <w:rsid w:val="006711E4"/>
    <w:rsid w:val="00672751"/>
    <w:rsid w:val="006730BE"/>
    <w:rsid w:val="00675634"/>
    <w:rsid w:val="00675EC6"/>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4D79"/>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0BC"/>
    <w:rsid w:val="00697153"/>
    <w:rsid w:val="006974B0"/>
    <w:rsid w:val="006A0704"/>
    <w:rsid w:val="006A09E2"/>
    <w:rsid w:val="006A2056"/>
    <w:rsid w:val="006A257F"/>
    <w:rsid w:val="006A2F4E"/>
    <w:rsid w:val="006A37D4"/>
    <w:rsid w:val="006A4FD9"/>
    <w:rsid w:val="006A6124"/>
    <w:rsid w:val="006A6C3E"/>
    <w:rsid w:val="006A7E63"/>
    <w:rsid w:val="006B05CB"/>
    <w:rsid w:val="006B07C1"/>
    <w:rsid w:val="006B117D"/>
    <w:rsid w:val="006B23CF"/>
    <w:rsid w:val="006B2613"/>
    <w:rsid w:val="006B61A3"/>
    <w:rsid w:val="006B645F"/>
    <w:rsid w:val="006C00C7"/>
    <w:rsid w:val="006C1D0D"/>
    <w:rsid w:val="006C2143"/>
    <w:rsid w:val="006C2E7E"/>
    <w:rsid w:val="006C360C"/>
    <w:rsid w:val="006C3D0F"/>
    <w:rsid w:val="006C40EC"/>
    <w:rsid w:val="006C49CC"/>
    <w:rsid w:val="006C506F"/>
    <w:rsid w:val="006C51EC"/>
    <w:rsid w:val="006C5FD6"/>
    <w:rsid w:val="006C731E"/>
    <w:rsid w:val="006D0FD6"/>
    <w:rsid w:val="006D1E6B"/>
    <w:rsid w:val="006D235A"/>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6F77A6"/>
    <w:rsid w:val="007027F1"/>
    <w:rsid w:val="00705591"/>
    <w:rsid w:val="00706830"/>
    <w:rsid w:val="00706D26"/>
    <w:rsid w:val="00707448"/>
    <w:rsid w:val="0071055F"/>
    <w:rsid w:val="0071114A"/>
    <w:rsid w:val="00712413"/>
    <w:rsid w:val="007132AA"/>
    <w:rsid w:val="007133F7"/>
    <w:rsid w:val="0071352F"/>
    <w:rsid w:val="00714DEB"/>
    <w:rsid w:val="00715351"/>
    <w:rsid w:val="007156F3"/>
    <w:rsid w:val="00716552"/>
    <w:rsid w:val="007175ED"/>
    <w:rsid w:val="00717AB0"/>
    <w:rsid w:val="007205A1"/>
    <w:rsid w:val="0072335E"/>
    <w:rsid w:val="00724467"/>
    <w:rsid w:val="00724DF4"/>
    <w:rsid w:val="00725B17"/>
    <w:rsid w:val="00726384"/>
    <w:rsid w:val="00726729"/>
    <w:rsid w:val="00726905"/>
    <w:rsid w:val="00727634"/>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0840"/>
    <w:rsid w:val="00744D1E"/>
    <w:rsid w:val="00744E09"/>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A2E"/>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3CB"/>
    <w:rsid w:val="007864B5"/>
    <w:rsid w:val="00786580"/>
    <w:rsid w:val="00787B68"/>
    <w:rsid w:val="00787F94"/>
    <w:rsid w:val="00790333"/>
    <w:rsid w:val="00791312"/>
    <w:rsid w:val="00793787"/>
    <w:rsid w:val="00793BCC"/>
    <w:rsid w:val="0079412A"/>
    <w:rsid w:val="00794282"/>
    <w:rsid w:val="007949FF"/>
    <w:rsid w:val="00794FAC"/>
    <w:rsid w:val="00795448"/>
    <w:rsid w:val="00795AB3"/>
    <w:rsid w:val="00795DCB"/>
    <w:rsid w:val="00796700"/>
    <w:rsid w:val="00796798"/>
    <w:rsid w:val="00797B61"/>
    <w:rsid w:val="007A1837"/>
    <w:rsid w:val="007A2AF7"/>
    <w:rsid w:val="007A4271"/>
    <w:rsid w:val="007A4695"/>
    <w:rsid w:val="007A577D"/>
    <w:rsid w:val="007A5DA6"/>
    <w:rsid w:val="007A6268"/>
    <w:rsid w:val="007A7056"/>
    <w:rsid w:val="007A7195"/>
    <w:rsid w:val="007B0030"/>
    <w:rsid w:val="007B00C1"/>
    <w:rsid w:val="007B0261"/>
    <w:rsid w:val="007B0F63"/>
    <w:rsid w:val="007B2737"/>
    <w:rsid w:val="007B2906"/>
    <w:rsid w:val="007B2A99"/>
    <w:rsid w:val="007B352D"/>
    <w:rsid w:val="007B45A6"/>
    <w:rsid w:val="007B4B23"/>
    <w:rsid w:val="007B5D76"/>
    <w:rsid w:val="007B5D9F"/>
    <w:rsid w:val="007B5EF8"/>
    <w:rsid w:val="007B66A5"/>
    <w:rsid w:val="007B6C3B"/>
    <w:rsid w:val="007B6FFE"/>
    <w:rsid w:val="007B7A4B"/>
    <w:rsid w:val="007C1868"/>
    <w:rsid w:val="007C2068"/>
    <w:rsid w:val="007C2870"/>
    <w:rsid w:val="007C2905"/>
    <w:rsid w:val="007C2B52"/>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2E4E"/>
    <w:rsid w:val="007F46A5"/>
    <w:rsid w:val="007F581D"/>
    <w:rsid w:val="007F68A7"/>
    <w:rsid w:val="007F697F"/>
    <w:rsid w:val="007F6FE3"/>
    <w:rsid w:val="007F7098"/>
    <w:rsid w:val="00801D0A"/>
    <w:rsid w:val="00801E89"/>
    <w:rsid w:val="00803DD7"/>
    <w:rsid w:val="00803FA4"/>
    <w:rsid w:val="0080418C"/>
    <w:rsid w:val="00806BC8"/>
    <w:rsid w:val="00810720"/>
    <w:rsid w:val="008108A3"/>
    <w:rsid w:val="00810A19"/>
    <w:rsid w:val="00810C59"/>
    <w:rsid w:val="008119FA"/>
    <w:rsid w:val="00811B50"/>
    <w:rsid w:val="008121F2"/>
    <w:rsid w:val="00812451"/>
    <w:rsid w:val="00813889"/>
    <w:rsid w:val="00814158"/>
    <w:rsid w:val="00814D4D"/>
    <w:rsid w:val="0081601D"/>
    <w:rsid w:val="008174F3"/>
    <w:rsid w:val="00820BEC"/>
    <w:rsid w:val="00821CEF"/>
    <w:rsid w:val="00822345"/>
    <w:rsid w:val="0082271E"/>
    <w:rsid w:val="008227F7"/>
    <w:rsid w:val="00822D9D"/>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169"/>
    <w:rsid w:val="0084574B"/>
    <w:rsid w:val="00845857"/>
    <w:rsid w:val="00845DCF"/>
    <w:rsid w:val="00845EE3"/>
    <w:rsid w:val="00846292"/>
    <w:rsid w:val="008465E8"/>
    <w:rsid w:val="008474F7"/>
    <w:rsid w:val="00850B4F"/>
    <w:rsid w:val="00850F10"/>
    <w:rsid w:val="008523E0"/>
    <w:rsid w:val="0085539A"/>
    <w:rsid w:val="008563E2"/>
    <w:rsid w:val="008565DB"/>
    <w:rsid w:val="008607FF"/>
    <w:rsid w:val="0086145D"/>
    <w:rsid w:val="00861708"/>
    <w:rsid w:val="00862016"/>
    <w:rsid w:val="00862121"/>
    <w:rsid w:val="008623C2"/>
    <w:rsid w:val="00862CCE"/>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1F7A"/>
    <w:rsid w:val="008820FD"/>
    <w:rsid w:val="0088250C"/>
    <w:rsid w:val="0088254A"/>
    <w:rsid w:val="008836E3"/>
    <w:rsid w:val="00883BDA"/>
    <w:rsid w:val="00884BD9"/>
    <w:rsid w:val="008850D4"/>
    <w:rsid w:val="008854C0"/>
    <w:rsid w:val="00885DB8"/>
    <w:rsid w:val="00885EDF"/>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89A"/>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3E9"/>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3E88"/>
    <w:rsid w:val="00915041"/>
    <w:rsid w:val="00915193"/>
    <w:rsid w:val="00915CC1"/>
    <w:rsid w:val="0091624E"/>
    <w:rsid w:val="00916343"/>
    <w:rsid w:val="0091639D"/>
    <w:rsid w:val="009164F4"/>
    <w:rsid w:val="00917A19"/>
    <w:rsid w:val="00920312"/>
    <w:rsid w:val="0092058D"/>
    <w:rsid w:val="00920BD0"/>
    <w:rsid w:val="00920E42"/>
    <w:rsid w:val="0092193C"/>
    <w:rsid w:val="00921BC6"/>
    <w:rsid w:val="00921EAD"/>
    <w:rsid w:val="00922DC0"/>
    <w:rsid w:val="00923165"/>
    <w:rsid w:val="009234FD"/>
    <w:rsid w:val="00923EE9"/>
    <w:rsid w:val="00923F28"/>
    <w:rsid w:val="0092650F"/>
    <w:rsid w:val="0092669E"/>
    <w:rsid w:val="00926F43"/>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6F8"/>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60D"/>
    <w:rsid w:val="00970BBF"/>
    <w:rsid w:val="009711F2"/>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A32"/>
    <w:rsid w:val="00981B7B"/>
    <w:rsid w:val="00981F1B"/>
    <w:rsid w:val="00982DB2"/>
    <w:rsid w:val="0098413F"/>
    <w:rsid w:val="009841B3"/>
    <w:rsid w:val="0098441C"/>
    <w:rsid w:val="00984A4A"/>
    <w:rsid w:val="009851E1"/>
    <w:rsid w:val="009857AE"/>
    <w:rsid w:val="0098602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2AE"/>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3DE"/>
    <w:rsid w:val="009D0FFB"/>
    <w:rsid w:val="009D11D4"/>
    <w:rsid w:val="009D338F"/>
    <w:rsid w:val="009D33AD"/>
    <w:rsid w:val="009D355C"/>
    <w:rsid w:val="009D44D8"/>
    <w:rsid w:val="009D44D9"/>
    <w:rsid w:val="009D4A0C"/>
    <w:rsid w:val="009D4C01"/>
    <w:rsid w:val="009D53F8"/>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2FF"/>
    <w:rsid w:val="009F467F"/>
    <w:rsid w:val="009F48F2"/>
    <w:rsid w:val="009F5840"/>
    <w:rsid w:val="009F5C2B"/>
    <w:rsid w:val="009F6452"/>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5D4B"/>
    <w:rsid w:val="00A16016"/>
    <w:rsid w:val="00A162B1"/>
    <w:rsid w:val="00A16502"/>
    <w:rsid w:val="00A16EFF"/>
    <w:rsid w:val="00A17B68"/>
    <w:rsid w:val="00A21229"/>
    <w:rsid w:val="00A2127E"/>
    <w:rsid w:val="00A21C18"/>
    <w:rsid w:val="00A22169"/>
    <w:rsid w:val="00A22369"/>
    <w:rsid w:val="00A22610"/>
    <w:rsid w:val="00A22A57"/>
    <w:rsid w:val="00A23051"/>
    <w:rsid w:val="00A2395F"/>
    <w:rsid w:val="00A23C22"/>
    <w:rsid w:val="00A241C9"/>
    <w:rsid w:val="00A2573E"/>
    <w:rsid w:val="00A26714"/>
    <w:rsid w:val="00A269C8"/>
    <w:rsid w:val="00A26D31"/>
    <w:rsid w:val="00A27273"/>
    <w:rsid w:val="00A274E0"/>
    <w:rsid w:val="00A27521"/>
    <w:rsid w:val="00A27AA6"/>
    <w:rsid w:val="00A3074F"/>
    <w:rsid w:val="00A30E35"/>
    <w:rsid w:val="00A31164"/>
    <w:rsid w:val="00A31554"/>
    <w:rsid w:val="00A31875"/>
    <w:rsid w:val="00A31934"/>
    <w:rsid w:val="00A3279B"/>
    <w:rsid w:val="00A331BF"/>
    <w:rsid w:val="00A337DC"/>
    <w:rsid w:val="00A33F53"/>
    <w:rsid w:val="00A340BA"/>
    <w:rsid w:val="00A34949"/>
    <w:rsid w:val="00A34E43"/>
    <w:rsid w:val="00A35410"/>
    <w:rsid w:val="00A359E7"/>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392"/>
    <w:rsid w:val="00A615FB"/>
    <w:rsid w:val="00A622BC"/>
    <w:rsid w:val="00A64DB6"/>
    <w:rsid w:val="00A64F4D"/>
    <w:rsid w:val="00A661BD"/>
    <w:rsid w:val="00A668D7"/>
    <w:rsid w:val="00A704CA"/>
    <w:rsid w:val="00A7081B"/>
    <w:rsid w:val="00A70893"/>
    <w:rsid w:val="00A71157"/>
    <w:rsid w:val="00A71A71"/>
    <w:rsid w:val="00A7203D"/>
    <w:rsid w:val="00A739AC"/>
    <w:rsid w:val="00A73AAC"/>
    <w:rsid w:val="00A740DA"/>
    <w:rsid w:val="00A74D92"/>
    <w:rsid w:val="00A76307"/>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6CC0"/>
    <w:rsid w:val="00A8703D"/>
    <w:rsid w:val="00A90184"/>
    <w:rsid w:val="00A902C1"/>
    <w:rsid w:val="00A90552"/>
    <w:rsid w:val="00A9154C"/>
    <w:rsid w:val="00A92151"/>
    <w:rsid w:val="00A92E05"/>
    <w:rsid w:val="00A94150"/>
    <w:rsid w:val="00A9599E"/>
    <w:rsid w:val="00A961BB"/>
    <w:rsid w:val="00A96846"/>
    <w:rsid w:val="00A96C09"/>
    <w:rsid w:val="00A96F99"/>
    <w:rsid w:val="00AA0251"/>
    <w:rsid w:val="00AA058D"/>
    <w:rsid w:val="00AA09FA"/>
    <w:rsid w:val="00AA1CE6"/>
    <w:rsid w:val="00AA298A"/>
    <w:rsid w:val="00AA36E1"/>
    <w:rsid w:val="00AA3DCE"/>
    <w:rsid w:val="00AA3E04"/>
    <w:rsid w:val="00AA4ADA"/>
    <w:rsid w:val="00AA508E"/>
    <w:rsid w:val="00AB0BAF"/>
    <w:rsid w:val="00AB136B"/>
    <w:rsid w:val="00AB1DEB"/>
    <w:rsid w:val="00AB26DC"/>
    <w:rsid w:val="00AB272C"/>
    <w:rsid w:val="00AB2B66"/>
    <w:rsid w:val="00AB2DA7"/>
    <w:rsid w:val="00AB2EDE"/>
    <w:rsid w:val="00AB4C01"/>
    <w:rsid w:val="00AB66CD"/>
    <w:rsid w:val="00AB7334"/>
    <w:rsid w:val="00AB75F9"/>
    <w:rsid w:val="00AC007B"/>
    <w:rsid w:val="00AC13C9"/>
    <w:rsid w:val="00AC156B"/>
    <w:rsid w:val="00AC19F3"/>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2216"/>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4AB0"/>
    <w:rsid w:val="00B05BF8"/>
    <w:rsid w:val="00B06B29"/>
    <w:rsid w:val="00B10593"/>
    <w:rsid w:val="00B106B6"/>
    <w:rsid w:val="00B107A0"/>
    <w:rsid w:val="00B10CD3"/>
    <w:rsid w:val="00B10FDF"/>
    <w:rsid w:val="00B11699"/>
    <w:rsid w:val="00B1205D"/>
    <w:rsid w:val="00B12673"/>
    <w:rsid w:val="00B135AD"/>
    <w:rsid w:val="00B1474B"/>
    <w:rsid w:val="00B14D82"/>
    <w:rsid w:val="00B14DC3"/>
    <w:rsid w:val="00B15DCA"/>
    <w:rsid w:val="00B164AA"/>
    <w:rsid w:val="00B16977"/>
    <w:rsid w:val="00B20CF1"/>
    <w:rsid w:val="00B21339"/>
    <w:rsid w:val="00B22511"/>
    <w:rsid w:val="00B23B28"/>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CE8"/>
    <w:rsid w:val="00B36DD7"/>
    <w:rsid w:val="00B37174"/>
    <w:rsid w:val="00B376C2"/>
    <w:rsid w:val="00B3782B"/>
    <w:rsid w:val="00B40207"/>
    <w:rsid w:val="00B41086"/>
    <w:rsid w:val="00B4166F"/>
    <w:rsid w:val="00B42C2B"/>
    <w:rsid w:val="00B42CE3"/>
    <w:rsid w:val="00B43488"/>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0EDA"/>
    <w:rsid w:val="00B6115B"/>
    <w:rsid w:val="00B62182"/>
    <w:rsid w:val="00B6244E"/>
    <w:rsid w:val="00B63410"/>
    <w:rsid w:val="00B644E5"/>
    <w:rsid w:val="00B66B3E"/>
    <w:rsid w:val="00B6749C"/>
    <w:rsid w:val="00B67634"/>
    <w:rsid w:val="00B67E5A"/>
    <w:rsid w:val="00B7062C"/>
    <w:rsid w:val="00B70F8E"/>
    <w:rsid w:val="00B719A4"/>
    <w:rsid w:val="00B73E96"/>
    <w:rsid w:val="00B74456"/>
    <w:rsid w:val="00B74E49"/>
    <w:rsid w:val="00B7789D"/>
    <w:rsid w:val="00B77DE0"/>
    <w:rsid w:val="00B8023D"/>
    <w:rsid w:val="00B81149"/>
    <w:rsid w:val="00B813A2"/>
    <w:rsid w:val="00B81727"/>
    <w:rsid w:val="00B81C80"/>
    <w:rsid w:val="00B81D77"/>
    <w:rsid w:val="00B82D32"/>
    <w:rsid w:val="00B834B7"/>
    <w:rsid w:val="00B83E57"/>
    <w:rsid w:val="00B8528C"/>
    <w:rsid w:val="00B85317"/>
    <w:rsid w:val="00B857BC"/>
    <w:rsid w:val="00B90D6F"/>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2FDC"/>
    <w:rsid w:val="00BA3811"/>
    <w:rsid w:val="00BA3917"/>
    <w:rsid w:val="00BA461C"/>
    <w:rsid w:val="00BA463A"/>
    <w:rsid w:val="00BA4EAB"/>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574"/>
    <w:rsid w:val="00BC4E52"/>
    <w:rsid w:val="00BC53B6"/>
    <w:rsid w:val="00BC644F"/>
    <w:rsid w:val="00BC6C81"/>
    <w:rsid w:val="00BC7120"/>
    <w:rsid w:val="00BD124F"/>
    <w:rsid w:val="00BD1261"/>
    <w:rsid w:val="00BD1CE4"/>
    <w:rsid w:val="00BD28D3"/>
    <w:rsid w:val="00BD2C12"/>
    <w:rsid w:val="00BD3EC2"/>
    <w:rsid w:val="00BD52FB"/>
    <w:rsid w:val="00BD5377"/>
    <w:rsid w:val="00BD6741"/>
    <w:rsid w:val="00BD7C7D"/>
    <w:rsid w:val="00BE01B7"/>
    <w:rsid w:val="00BE123E"/>
    <w:rsid w:val="00BE1842"/>
    <w:rsid w:val="00BE19C5"/>
    <w:rsid w:val="00BE624A"/>
    <w:rsid w:val="00BE665A"/>
    <w:rsid w:val="00BE7FDF"/>
    <w:rsid w:val="00BE7FE1"/>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2D41"/>
    <w:rsid w:val="00C03068"/>
    <w:rsid w:val="00C039F4"/>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07E32"/>
    <w:rsid w:val="00C117B1"/>
    <w:rsid w:val="00C1193B"/>
    <w:rsid w:val="00C11F9B"/>
    <w:rsid w:val="00C11FCD"/>
    <w:rsid w:val="00C1229B"/>
    <w:rsid w:val="00C15963"/>
    <w:rsid w:val="00C15E44"/>
    <w:rsid w:val="00C17778"/>
    <w:rsid w:val="00C177E9"/>
    <w:rsid w:val="00C2034B"/>
    <w:rsid w:val="00C21FB6"/>
    <w:rsid w:val="00C2232E"/>
    <w:rsid w:val="00C2341B"/>
    <w:rsid w:val="00C2432A"/>
    <w:rsid w:val="00C24AF0"/>
    <w:rsid w:val="00C2516F"/>
    <w:rsid w:val="00C25965"/>
    <w:rsid w:val="00C25B70"/>
    <w:rsid w:val="00C268FD"/>
    <w:rsid w:val="00C30C68"/>
    <w:rsid w:val="00C316B4"/>
    <w:rsid w:val="00C32DD1"/>
    <w:rsid w:val="00C32EF6"/>
    <w:rsid w:val="00C333AC"/>
    <w:rsid w:val="00C342AB"/>
    <w:rsid w:val="00C3430F"/>
    <w:rsid w:val="00C34FFD"/>
    <w:rsid w:val="00C3534E"/>
    <w:rsid w:val="00C35CCD"/>
    <w:rsid w:val="00C36FF3"/>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989"/>
    <w:rsid w:val="00C70ECE"/>
    <w:rsid w:val="00C720D7"/>
    <w:rsid w:val="00C727DF"/>
    <w:rsid w:val="00C733FE"/>
    <w:rsid w:val="00C73C69"/>
    <w:rsid w:val="00C753ED"/>
    <w:rsid w:val="00C75EE7"/>
    <w:rsid w:val="00C76A04"/>
    <w:rsid w:val="00C776E1"/>
    <w:rsid w:val="00C80A01"/>
    <w:rsid w:val="00C81213"/>
    <w:rsid w:val="00C82DED"/>
    <w:rsid w:val="00C83027"/>
    <w:rsid w:val="00C8304B"/>
    <w:rsid w:val="00C83CB2"/>
    <w:rsid w:val="00C84773"/>
    <w:rsid w:val="00C84E4D"/>
    <w:rsid w:val="00C85556"/>
    <w:rsid w:val="00C85942"/>
    <w:rsid w:val="00C85A2B"/>
    <w:rsid w:val="00C85B19"/>
    <w:rsid w:val="00C862C2"/>
    <w:rsid w:val="00C87D52"/>
    <w:rsid w:val="00C9002B"/>
    <w:rsid w:val="00C91AD7"/>
    <w:rsid w:val="00C9252B"/>
    <w:rsid w:val="00C92879"/>
    <w:rsid w:val="00C92CE4"/>
    <w:rsid w:val="00C92D95"/>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2C76"/>
    <w:rsid w:val="00CC3002"/>
    <w:rsid w:val="00CC410B"/>
    <w:rsid w:val="00CC45D1"/>
    <w:rsid w:val="00CC491F"/>
    <w:rsid w:val="00CC4997"/>
    <w:rsid w:val="00CC743F"/>
    <w:rsid w:val="00CD0D33"/>
    <w:rsid w:val="00CD17CC"/>
    <w:rsid w:val="00CD1B5E"/>
    <w:rsid w:val="00CD2785"/>
    <w:rsid w:val="00CD467C"/>
    <w:rsid w:val="00CD46A0"/>
    <w:rsid w:val="00CD4A94"/>
    <w:rsid w:val="00CD523D"/>
    <w:rsid w:val="00CD540D"/>
    <w:rsid w:val="00CD553A"/>
    <w:rsid w:val="00CD639F"/>
    <w:rsid w:val="00CE20D5"/>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1D24"/>
    <w:rsid w:val="00D02469"/>
    <w:rsid w:val="00D03661"/>
    <w:rsid w:val="00D050C0"/>
    <w:rsid w:val="00D06725"/>
    <w:rsid w:val="00D06B19"/>
    <w:rsid w:val="00D06B87"/>
    <w:rsid w:val="00D06E81"/>
    <w:rsid w:val="00D07185"/>
    <w:rsid w:val="00D078E6"/>
    <w:rsid w:val="00D07E20"/>
    <w:rsid w:val="00D10656"/>
    <w:rsid w:val="00D10B8F"/>
    <w:rsid w:val="00D10D30"/>
    <w:rsid w:val="00D11651"/>
    <w:rsid w:val="00D11A93"/>
    <w:rsid w:val="00D11F4D"/>
    <w:rsid w:val="00D12F19"/>
    <w:rsid w:val="00D13DEE"/>
    <w:rsid w:val="00D145FF"/>
    <w:rsid w:val="00D1560E"/>
    <w:rsid w:val="00D15891"/>
    <w:rsid w:val="00D15DD2"/>
    <w:rsid w:val="00D16878"/>
    <w:rsid w:val="00D168AB"/>
    <w:rsid w:val="00D2053E"/>
    <w:rsid w:val="00D20737"/>
    <w:rsid w:val="00D20F31"/>
    <w:rsid w:val="00D210DA"/>
    <w:rsid w:val="00D21201"/>
    <w:rsid w:val="00D21480"/>
    <w:rsid w:val="00D2373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56B3"/>
    <w:rsid w:val="00D7601F"/>
    <w:rsid w:val="00D7736B"/>
    <w:rsid w:val="00D7779A"/>
    <w:rsid w:val="00D77842"/>
    <w:rsid w:val="00D77CF0"/>
    <w:rsid w:val="00D8020C"/>
    <w:rsid w:val="00D8140F"/>
    <w:rsid w:val="00D818B4"/>
    <w:rsid w:val="00D818EB"/>
    <w:rsid w:val="00D82BA7"/>
    <w:rsid w:val="00D83005"/>
    <w:rsid w:val="00D83D44"/>
    <w:rsid w:val="00D84DCF"/>
    <w:rsid w:val="00D85727"/>
    <w:rsid w:val="00D86880"/>
    <w:rsid w:val="00D87292"/>
    <w:rsid w:val="00D87486"/>
    <w:rsid w:val="00D923FE"/>
    <w:rsid w:val="00D92905"/>
    <w:rsid w:val="00D92A2D"/>
    <w:rsid w:val="00D92E15"/>
    <w:rsid w:val="00D92F79"/>
    <w:rsid w:val="00D93CE2"/>
    <w:rsid w:val="00D95FD8"/>
    <w:rsid w:val="00D96DE7"/>
    <w:rsid w:val="00D96EB0"/>
    <w:rsid w:val="00D97CED"/>
    <w:rsid w:val="00DA0BEE"/>
    <w:rsid w:val="00DA2096"/>
    <w:rsid w:val="00DA2119"/>
    <w:rsid w:val="00DA27D1"/>
    <w:rsid w:val="00DA2CE1"/>
    <w:rsid w:val="00DA3C61"/>
    <w:rsid w:val="00DA4E44"/>
    <w:rsid w:val="00DA5735"/>
    <w:rsid w:val="00DA57CF"/>
    <w:rsid w:val="00DA58F4"/>
    <w:rsid w:val="00DA730C"/>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B89"/>
    <w:rsid w:val="00DD3E02"/>
    <w:rsid w:val="00DD44D7"/>
    <w:rsid w:val="00DD48C5"/>
    <w:rsid w:val="00DD649D"/>
    <w:rsid w:val="00DD6B3D"/>
    <w:rsid w:val="00DE030A"/>
    <w:rsid w:val="00DE031B"/>
    <w:rsid w:val="00DE10E5"/>
    <w:rsid w:val="00DE13BA"/>
    <w:rsid w:val="00DE2431"/>
    <w:rsid w:val="00DE24CE"/>
    <w:rsid w:val="00DE256B"/>
    <w:rsid w:val="00DE2DBD"/>
    <w:rsid w:val="00DE34C4"/>
    <w:rsid w:val="00DE34F3"/>
    <w:rsid w:val="00DE3913"/>
    <w:rsid w:val="00DE4B4F"/>
    <w:rsid w:val="00DE4C92"/>
    <w:rsid w:val="00DE5204"/>
    <w:rsid w:val="00DE623A"/>
    <w:rsid w:val="00DE631D"/>
    <w:rsid w:val="00DE705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0A1"/>
    <w:rsid w:val="00E06C59"/>
    <w:rsid w:val="00E12099"/>
    <w:rsid w:val="00E122C5"/>
    <w:rsid w:val="00E12570"/>
    <w:rsid w:val="00E12C0B"/>
    <w:rsid w:val="00E135AB"/>
    <w:rsid w:val="00E137C4"/>
    <w:rsid w:val="00E1386A"/>
    <w:rsid w:val="00E13D83"/>
    <w:rsid w:val="00E13FA4"/>
    <w:rsid w:val="00E14517"/>
    <w:rsid w:val="00E1543E"/>
    <w:rsid w:val="00E15515"/>
    <w:rsid w:val="00E15A95"/>
    <w:rsid w:val="00E15CBB"/>
    <w:rsid w:val="00E15E2B"/>
    <w:rsid w:val="00E16106"/>
    <w:rsid w:val="00E16433"/>
    <w:rsid w:val="00E168A2"/>
    <w:rsid w:val="00E17287"/>
    <w:rsid w:val="00E1757F"/>
    <w:rsid w:val="00E21200"/>
    <w:rsid w:val="00E223E3"/>
    <w:rsid w:val="00E22A54"/>
    <w:rsid w:val="00E22C97"/>
    <w:rsid w:val="00E22CF8"/>
    <w:rsid w:val="00E22E66"/>
    <w:rsid w:val="00E24D3C"/>
    <w:rsid w:val="00E2724B"/>
    <w:rsid w:val="00E27DBE"/>
    <w:rsid w:val="00E27FAC"/>
    <w:rsid w:val="00E301C8"/>
    <w:rsid w:val="00E314A4"/>
    <w:rsid w:val="00E314BD"/>
    <w:rsid w:val="00E316B6"/>
    <w:rsid w:val="00E31F31"/>
    <w:rsid w:val="00E32E71"/>
    <w:rsid w:val="00E34171"/>
    <w:rsid w:val="00E34918"/>
    <w:rsid w:val="00E355F8"/>
    <w:rsid w:val="00E370C4"/>
    <w:rsid w:val="00E37192"/>
    <w:rsid w:val="00E37808"/>
    <w:rsid w:val="00E37E5F"/>
    <w:rsid w:val="00E37EAC"/>
    <w:rsid w:val="00E41595"/>
    <w:rsid w:val="00E41994"/>
    <w:rsid w:val="00E42252"/>
    <w:rsid w:val="00E42927"/>
    <w:rsid w:val="00E42F70"/>
    <w:rsid w:val="00E431BD"/>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10"/>
    <w:rsid w:val="00E56BD5"/>
    <w:rsid w:val="00E56F12"/>
    <w:rsid w:val="00E60316"/>
    <w:rsid w:val="00E608A8"/>
    <w:rsid w:val="00E61421"/>
    <w:rsid w:val="00E61A69"/>
    <w:rsid w:val="00E61F31"/>
    <w:rsid w:val="00E62773"/>
    <w:rsid w:val="00E63D11"/>
    <w:rsid w:val="00E652FF"/>
    <w:rsid w:val="00E6536C"/>
    <w:rsid w:val="00E65D61"/>
    <w:rsid w:val="00E66292"/>
    <w:rsid w:val="00E70564"/>
    <w:rsid w:val="00E707D7"/>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B7BE8"/>
    <w:rsid w:val="00EC0B7D"/>
    <w:rsid w:val="00EC1009"/>
    <w:rsid w:val="00EC105C"/>
    <w:rsid w:val="00EC1203"/>
    <w:rsid w:val="00EC132E"/>
    <w:rsid w:val="00EC16A6"/>
    <w:rsid w:val="00EC236E"/>
    <w:rsid w:val="00EC2AB0"/>
    <w:rsid w:val="00EC3367"/>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850"/>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08"/>
    <w:rsid w:val="00F01DFE"/>
    <w:rsid w:val="00F01EF8"/>
    <w:rsid w:val="00F02197"/>
    <w:rsid w:val="00F035DB"/>
    <w:rsid w:val="00F03AD1"/>
    <w:rsid w:val="00F04906"/>
    <w:rsid w:val="00F04C1E"/>
    <w:rsid w:val="00F072CB"/>
    <w:rsid w:val="00F07929"/>
    <w:rsid w:val="00F07EAC"/>
    <w:rsid w:val="00F107AA"/>
    <w:rsid w:val="00F11229"/>
    <w:rsid w:val="00F11AA9"/>
    <w:rsid w:val="00F12AE8"/>
    <w:rsid w:val="00F12F3B"/>
    <w:rsid w:val="00F13070"/>
    <w:rsid w:val="00F13D26"/>
    <w:rsid w:val="00F14EE2"/>
    <w:rsid w:val="00F1620E"/>
    <w:rsid w:val="00F17AE8"/>
    <w:rsid w:val="00F17B72"/>
    <w:rsid w:val="00F206D5"/>
    <w:rsid w:val="00F2077C"/>
    <w:rsid w:val="00F20FA5"/>
    <w:rsid w:val="00F23096"/>
    <w:rsid w:val="00F23FA8"/>
    <w:rsid w:val="00F24353"/>
    <w:rsid w:val="00F2583B"/>
    <w:rsid w:val="00F25A05"/>
    <w:rsid w:val="00F25FAB"/>
    <w:rsid w:val="00F2713A"/>
    <w:rsid w:val="00F27FB9"/>
    <w:rsid w:val="00F315D9"/>
    <w:rsid w:val="00F353F4"/>
    <w:rsid w:val="00F35526"/>
    <w:rsid w:val="00F35D60"/>
    <w:rsid w:val="00F36420"/>
    <w:rsid w:val="00F36862"/>
    <w:rsid w:val="00F37201"/>
    <w:rsid w:val="00F37650"/>
    <w:rsid w:val="00F37651"/>
    <w:rsid w:val="00F378EF"/>
    <w:rsid w:val="00F41EBA"/>
    <w:rsid w:val="00F42522"/>
    <w:rsid w:val="00F4278F"/>
    <w:rsid w:val="00F43482"/>
    <w:rsid w:val="00F442A4"/>
    <w:rsid w:val="00F45DF7"/>
    <w:rsid w:val="00F467C4"/>
    <w:rsid w:val="00F467EF"/>
    <w:rsid w:val="00F5098B"/>
    <w:rsid w:val="00F510F6"/>
    <w:rsid w:val="00F514F3"/>
    <w:rsid w:val="00F52749"/>
    <w:rsid w:val="00F53651"/>
    <w:rsid w:val="00F537CF"/>
    <w:rsid w:val="00F53D72"/>
    <w:rsid w:val="00F540F8"/>
    <w:rsid w:val="00F543E9"/>
    <w:rsid w:val="00F54A17"/>
    <w:rsid w:val="00F55887"/>
    <w:rsid w:val="00F60C1D"/>
    <w:rsid w:val="00F60C86"/>
    <w:rsid w:val="00F616CD"/>
    <w:rsid w:val="00F61A04"/>
    <w:rsid w:val="00F61D0E"/>
    <w:rsid w:val="00F63150"/>
    <w:rsid w:val="00F63166"/>
    <w:rsid w:val="00F635FD"/>
    <w:rsid w:val="00F64051"/>
    <w:rsid w:val="00F64CC6"/>
    <w:rsid w:val="00F65480"/>
    <w:rsid w:val="00F65651"/>
    <w:rsid w:val="00F666B3"/>
    <w:rsid w:val="00F66E85"/>
    <w:rsid w:val="00F67741"/>
    <w:rsid w:val="00F67803"/>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2107"/>
    <w:rsid w:val="00FA4563"/>
    <w:rsid w:val="00FA59CB"/>
    <w:rsid w:val="00FA649D"/>
    <w:rsid w:val="00FA7463"/>
    <w:rsid w:val="00FA7A33"/>
    <w:rsid w:val="00FA7D89"/>
    <w:rsid w:val="00FB031E"/>
    <w:rsid w:val="00FB0D4B"/>
    <w:rsid w:val="00FB1F5D"/>
    <w:rsid w:val="00FB27D9"/>
    <w:rsid w:val="00FB3C9C"/>
    <w:rsid w:val="00FB3EF3"/>
    <w:rsid w:val="00FB4064"/>
    <w:rsid w:val="00FB4CCD"/>
    <w:rsid w:val="00FB4CFF"/>
    <w:rsid w:val="00FB6C5F"/>
    <w:rsid w:val="00FB6E37"/>
    <w:rsid w:val="00FB7982"/>
    <w:rsid w:val="00FB79DB"/>
    <w:rsid w:val="00FC0DE3"/>
    <w:rsid w:val="00FC11BF"/>
    <w:rsid w:val="00FC18A6"/>
    <w:rsid w:val="00FC241D"/>
    <w:rsid w:val="00FC3CB9"/>
    <w:rsid w:val="00FC4723"/>
    <w:rsid w:val="00FC512A"/>
    <w:rsid w:val="00FC59DA"/>
    <w:rsid w:val="00FC608E"/>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4413"/>
    <w:rsid w:val="00FE5335"/>
    <w:rsid w:val="00FE5A16"/>
    <w:rsid w:val="00FE6201"/>
    <w:rsid w:val="00FE62F9"/>
    <w:rsid w:val="00FE6889"/>
    <w:rsid w:val="00FE6B82"/>
    <w:rsid w:val="00FE7EC5"/>
    <w:rsid w:val="00FF0389"/>
    <w:rsid w:val="00FF06E8"/>
    <w:rsid w:val="00FF06F7"/>
    <w:rsid w:val="00FF190E"/>
    <w:rsid w:val="00FF273C"/>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geoservices.ign.fr/telechargement"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theia-land.fr/ceslist/ces-occupation-des-sols/"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iolovision.ne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www.faune-france.org/"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eal.applis-bretagne.fr/iris/calcul_trafic/connexion.php" TargetMode="External"/><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7</TotalTime>
  <Pages>45</Pages>
  <Words>42609</Words>
  <Characters>234351</Characters>
  <Application>Microsoft Office Word</Application>
  <DocSecurity>0</DocSecurity>
  <Lines>1952</Lines>
  <Paragraphs>5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ean-Yves Barnagaud</cp:lastModifiedBy>
  <cp:revision>2492</cp:revision>
  <dcterms:created xsi:type="dcterms:W3CDTF">2023-12-13T08:40:00Z</dcterms:created>
  <dcterms:modified xsi:type="dcterms:W3CDTF">2025-09-04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